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3361" w:rsidRDefault="00E93361" w:rsidP="00E93361">
      <w:pPr>
        <w:jc w:val="both"/>
        <w:rPr>
          <w:b/>
          <w:i/>
          <w:lang w:val="en-US"/>
        </w:rPr>
      </w:pPr>
      <w:r w:rsidRPr="005179BF">
        <w:rPr>
          <w:b/>
          <w:i/>
          <w:lang w:val="en-US"/>
        </w:rPr>
        <w:t xml:space="preserve">Supplementary </w:t>
      </w:r>
      <w:r w:rsidR="00580720">
        <w:rPr>
          <w:b/>
          <w:i/>
          <w:lang w:val="en-US"/>
        </w:rPr>
        <w:t xml:space="preserve">materials, </w:t>
      </w:r>
      <w:r w:rsidRPr="005179BF">
        <w:rPr>
          <w:b/>
          <w:i/>
          <w:lang w:val="en-US"/>
        </w:rPr>
        <w:t>tables and figures</w:t>
      </w:r>
    </w:p>
    <w:p w:rsidR="00580720" w:rsidRPr="00580720" w:rsidRDefault="00580720" w:rsidP="00E93361">
      <w:pPr>
        <w:jc w:val="both"/>
        <w:rPr>
          <w:lang w:val="en-US"/>
        </w:rPr>
      </w:pPr>
    </w:p>
    <w:p w:rsidR="00580720" w:rsidRPr="00580720" w:rsidRDefault="00580720" w:rsidP="00E93361">
      <w:pPr>
        <w:jc w:val="both"/>
        <w:rPr>
          <w:b/>
          <w:lang w:val="en-US"/>
        </w:rPr>
      </w:pPr>
      <w:r w:rsidRPr="00580720">
        <w:rPr>
          <w:b/>
          <w:lang w:val="en-US"/>
        </w:rPr>
        <w:t xml:space="preserve">List of keywords used for the </w:t>
      </w:r>
      <w:r>
        <w:rPr>
          <w:b/>
          <w:lang w:val="en-US"/>
        </w:rPr>
        <w:t xml:space="preserve">additional </w:t>
      </w:r>
      <w:r w:rsidRPr="00580720">
        <w:rPr>
          <w:b/>
          <w:lang w:val="en-US"/>
        </w:rPr>
        <w:t>literature search:</w:t>
      </w:r>
    </w:p>
    <w:p w:rsidR="00580720" w:rsidRPr="00580720" w:rsidRDefault="00580720" w:rsidP="00580720">
      <w:pPr>
        <w:jc w:val="both"/>
        <w:rPr>
          <w:lang w:val="en-US"/>
        </w:rPr>
      </w:pPr>
      <w:r>
        <w:rPr>
          <w:lang w:val="en-US"/>
        </w:rPr>
        <w:t>For Case-control studies:</w:t>
      </w:r>
    </w:p>
    <w:p w:rsidR="00580720" w:rsidRPr="00580720" w:rsidRDefault="00580720" w:rsidP="00580720">
      <w:pPr>
        <w:jc w:val="both"/>
        <w:rPr>
          <w:lang w:val="en-US"/>
        </w:rPr>
      </w:pPr>
      <w:r w:rsidRPr="00580720">
        <w:rPr>
          <w:lang w:val="en-US"/>
        </w:rPr>
        <w:t>(“case-control studies</w:t>
      </w:r>
      <w:proofErr w:type="gramStart"/>
      <w:r w:rsidRPr="00580720">
        <w:rPr>
          <w:lang w:val="en-US"/>
        </w:rPr>
        <w:t>”[</w:t>
      </w:r>
      <w:proofErr w:type="gramEnd"/>
      <w:r w:rsidRPr="00580720">
        <w:rPr>
          <w:lang w:val="en-US"/>
        </w:rPr>
        <w:t>mesh] OR “case-control”) AND ("</w:t>
      </w:r>
      <w:proofErr w:type="spellStart"/>
      <w:r w:rsidRPr="00580720">
        <w:rPr>
          <w:lang w:val="en-US"/>
        </w:rPr>
        <w:t>Neoplasms</w:t>
      </w:r>
      <w:proofErr w:type="spellEnd"/>
      <w:r w:rsidRPr="00580720">
        <w:rPr>
          <w:lang w:val="en-US"/>
        </w:rPr>
        <w:t>"[Mesh] OR "</w:t>
      </w:r>
      <w:proofErr w:type="spellStart"/>
      <w:r w:rsidRPr="00580720">
        <w:rPr>
          <w:lang w:val="en-US"/>
        </w:rPr>
        <w:t>neoplasms</w:t>
      </w:r>
      <w:proofErr w:type="spellEnd"/>
      <w:r w:rsidRPr="00580720">
        <w:rPr>
          <w:lang w:val="en-US"/>
        </w:rPr>
        <w:t>" OR “neoplasm” OR "cancer" OR “tumor” OR “</w:t>
      </w:r>
      <w:proofErr w:type="spellStart"/>
      <w:r w:rsidRPr="00580720">
        <w:rPr>
          <w:lang w:val="en-US"/>
        </w:rPr>
        <w:t>tumour</w:t>
      </w:r>
      <w:proofErr w:type="spellEnd"/>
      <w:r w:rsidRPr="00580720">
        <w:rPr>
          <w:lang w:val="en-US"/>
        </w:rPr>
        <w:t>” OR “malignancies” OR “malignancy”) AND (“rubber industry” OR “rubber workers” OR “</w:t>
      </w:r>
      <w:proofErr w:type="spellStart"/>
      <w:r w:rsidRPr="00580720">
        <w:rPr>
          <w:lang w:val="en-US"/>
        </w:rPr>
        <w:t>tyre</w:t>
      </w:r>
      <w:proofErr w:type="spellEnd"/>
      <w:r w:rsidRPr="00580720">
        <w:rPr>
          <w:lang w:val="en-US"/>
        </w:rPr>
        <w:t xml:space="preserve"> industry” OR “</w:t>
      </w:r>
      <w:proofErr w:type="spellStart"/>
      <w:r w:rsidRPr="00580720">
        <w:rPr>
          <w:lang w:val="en-US"/>
        </w:rPr>
        <w:t>tyre</w:t>
      </w:r>
      <w:proofErr w:type="spellEnd"/>
      <w:r w:rsidRPr="00580720">
        <w:rPr>
          <w:lang w:val="en-US"/>
        </w:rPr>
        <w:t xml:space="preserve"> workers” OR “tire industry” OR “tire workers” OR (rubber AND industry) OR (tire AND industry) OR (</w:t>
      </w:r>
      <w:proofErr w:type="spellStart"/>
      <w:r w:rsidRPr="00580720">
        <w:rPr>
          <w:lang w:val="en-US"/>
        </w:rPr>
        <w:t>tyre</w:t>
      </w:r>
      <w:proofErr w:type="spellEnd"/>
      <w:r w:rsidRPr="00580720">
        <w:rPr>
          <w:lang w:val="en-US"/>
        </w:rPr>
        <w:t xml:space="preserve"> AND industry) OR rubber OR </w:t>
      </w:r>
      <w:proofErr w:type="spellStart"/>
      <w:r w:rsidRPr="00580720">
        <w:rPr>
          <w:lang w:val="en-US"/>
        </w:rPr>
        <w:t>tyre</w:t>
      </w:r>
      <w:proofErr w:type="spellEnd"/>
      <w:r w:rsidRPr="00580720">
        <w:rPr>
          <w:lang w:val="en-US"/>
        </w:rPr>
        <w:t xml:space="preserve"> OR tire)</w:t>
      </w:r>
    </w:p>
    <w:p w:rsidR="00580720" w:rsidRPr="00580720" w:rsidRDefault="00580720" w:rsidP="00580720">
      <w:pPr>
        <w:jc w:val="both"/>
        <w:rPr>
          <w:lang w:val="en-US"/>
        </w:rPr>
      </w:pPr>
    </w:p>
    <w:p w:rsidR="00580720" w:rsidRPr="00580720" w:rsidRDefault="00580720" w:rsidP="00580720">
      <w:pPr>
        <w:jc w:val="both"/>
        <w:rPr>
          <w:lang w:val="en-US"/>
        </w:rPr>
      </w:pPr>
      <w:r>
        <w:rPr>
          <w:lang w:val="en-US"/>
        </w:rPr>
        <w:t xml:space="preserve">For </w:t>
      </w:r>
      <w:r w:rsidRPr="00580720">
        <w:rPr>
          <w:lang w:val="en-US"/>
        </w:rPr>
        <w:t>Cohort</w:t>
      </w:r>
      <w:r>
        <w:rPr>
          <w:lang w:val="en-US"/>
        </w:rPr>
        <w:t xml:space="preserve"> studies:</w:t>
      </w:r>
    </w:p>
    <w:p w:rsidR="00580720" w:rsidRPr="00580720" w:rsidRDefault="00580720" w:rsidP="00580720">
      <w:pPr>
        <w:jc w:val="both"/>
        <w:rPr>
          <w:lang w:val="en-US"/>
        </w:rPr>
      </w:pPr>
      <w:r w:rsidRPr="00580720">
        <w:rPr>
          <w:lang w:val="en-US"/>
        </w:rPr>
        <w:t>(“</w:t>
      </w:r>
      <w:proofErr w:type="gramStart"/>
      <w:r w:rsidRPr="00580720">
        <w:rPr>
          <w:lang w:val="en-US"/>
        </w:rPr>
        <w:t>cohort</w:t>
      </w:r>
      <w:proofErr w:type="gramEnd"/>
      <w:r w:rsidRPr="00580720">
        <w:rPr>
          <w:lang w:val="en-US"/>
        </w:rPr>
        <w:t>” OR “prospective” OR “nested case-control” OR “case-cohort” OR "Cohort Studies"[Mesh] ) AND ("</w:t>
      </w:r>
      <w:proofErr w:type="spellStart"/>
      <w:r w:rsidRPr="00580720">
        <w:rPr>
          <w:lang w:val="en-US"/>
        </w:rPr>
        <w:t>Neoplasms</w:t>
      </w:r>
      <w:proofErr w:type="spellEnd"/>
      <w:r w:rsidRPr="00580720">
        <w:rPr>
          <w:lang w:val="en-US"/>
        </w:rPr>
        <w:t>"[Mesh] OR "</w:t>
      </w:r>
      <w:proofErr w:type="spellStart"/>
      <w:r w:rsidRPr="00580720">
        <w:rPr>
          <w:lang w:val="en-US"/>
        </w:rPr>
        <w:t>neoplasms</w:t>
      </w:r>
      <w:proofErr w:type="spellEnd"/>
      <w:r w:rsidRPr="00580720">
        <w:rPr>
          <w:lang w:val="en-US"/>
        </w:rPr>
        <w:t>" OR “neoplasm” OR "cancer" OR “tumor” OR “</w:t>
      </w:r>
      <w:proofErr w:type="spellStart"/>
      <w:r w:rsidRPr="00580720">
        <w:rPr>
          <w:lang w:val="en-US"/>
        </w:rPr>
        <w:t>tumour</w:t>
      </w:r>
      <w:proofErr w:type="spellEnd"/>
      <w:r w:rsidRPr="00580720">
        <w:rPr>
          <w:lang w:val="en-US"/>
        </w:rPr>
        <w:t>” OR “malignancies” OR “malignancy”) AND (“rubber industry” OR “rubber workers” OR “</w:t>
      </w:r>
      <w:proofErr w:type="spellStart"/>
      <w:r w:rsidRPr="00580720">
        <w:rPr>
          <w:lang w:val="en-US"/>
        </w:rPr>
        <w:t>tyre</w:t>
      </w:r>
      <w:proofErr w:type="spellEnd"/>
      <w:r w:rsidRPr="00580720">
        <w:rPr>
          <w:lang w:val="en-US"/>
        </w:rPr>
        <w:t xml:space="preserve"> industry” OR “</w:t>
      </w:r>
      <w:proofErr w:type="spellStart"/>
      <w:r w:rsidRPr="00580720">
        <w:rPr>
          <w:lang w:val="en-US"/>
        </w:rPr>
        <w:t>tyre</w:t>
      </w:r>
      <w:proofErr w:type="spellEnd"/>
      <w:r w:rsidRPr="00580720">
        <w:rPr>
          <w:lang w:val="en-US"/>
        </w:rPr>
        <w:t xml:space="preserve"> workers” OR “tire industry” OR “tire workers” OR (rubber AND industry) OR (tire AND industry) OR (</w:t>
      </w:r>
      <w:proofErr w:type="spellStart"/>
      <w:r w:rsidRPr="00580720">
        <w:rPr>
          <w:lang w:val="en-US"/>
        </w:rPr>
        <w:t>tyre</w:t>
      </w:r>
      <w:proofErr w:type="spellEnd"/>
      <w:r w:rsidRPr="00580720">
        <w:rPr>
          <w:lang w:val="en-US"/>
        </w:rPr>
        <w:t xml:space="preserve"> AND industry) OR rubber OR </w:t>
      </w:r>
      <w:proofErr w:type="spellStart"/>
      <w:r w:rsidRPr="00580720">
        <w:rPr>
          <w:lang w:val="en-US"/>
        </w:rPr>
        <w:t>tyre</w:t>
      </w:r>
      <w:proofErr w:type="spellEnd"/>
      <w:r w:rsidRPr="00580720">
        <w:rPr>
          <w:lang w:val="en-US"/>
        </w:rPr>
        <w:t xml:space="preserve"> OR tire)</w:t>
      </w:r>
    </w:p>
    <w:p w:rsidR="00580720" w:rsidRPr="00580720" w:rsidRDefault="00580720" w:rsidP="00E93361">
      <w:pPr>
        <w:jc w:val="both"/>
        <w:rPr>
          <w:lang w:val="en-US"/>
        </w:rPr>
      </w:pPr>
    </w:p>
    <w:p w:rsidR="00580720" w:rsidRDefault="00580720">
      <w:pPr>
        <w:rPr>
          <w:b/>
          <w:lang w:val="en-US"/>
        </w:rPr>
        <w:sectPr w:rsidR="00580720" w:rsidSect="00580720">
          <w:pgSz w:w="11906" w:h="16838"/>
          <w:pgMar w:top="1440" w:right="1440" w:bottom="1440" w:left="1440" w:header="708" w:footer="708" w:gutter="0"/>
          <w:cols w:space="708"/>
          <w:docGrid w:linePitch="360"/>
        </w:sectPr>
      </w:pPr>
    </w:p>
    <w:p w:rsidR="00580720" w:rsidRDefault="00580720">
      <w:pPr>
        <w:rPr>
          <w:b/>
          <w:lang w:val="en-US"/>
        </w:rPr>
      </w:pPr>
    </w:p>
    <w:p w:rsidR="00E93361" w:rsidRPr="00B540D3" w:rsidRDefault="00E93361" w:rsidP="00E93361">
      <w:pPr>
        <w:jc w:val="both"/>
        <w:rPr>
          <w:b/>
          <w:lang w:val="en-US"/>
        </w:rPr>
      </w:pPr>
      <w:proofErr w:type="gramStart"/>
      <w:r w:rsidRPr="00B540D3">
        <w:rPr>
          <w:b/>
          <w:lang w:val="en-US"/>
        </w:rPr>
        <w:t>S-Table</w:t>
      </w:r>
      <w:r>
        <w:rPr>
          <w:b/>
          <w:lang w:val="en-US"/>
        </w:rPr>
        <w:t xml:space="preserve"> 1.</w:t>
      </w:r>
      <w:proofErr w:type="gramEnd"/>
      <w:r>
        <w:rPr>
          <w:b/>
          <w:lang w:val="en-US"/>
        </w:rPr>
        <w:t xml:space="preserve"> Description of case-control</w:t>
      </w:r>
      <w:r w:rsidRPr="00B540D3">
        <w:rPr>
          <w:b/>
          <w:lang w:val="en-US"/>
        </w:rPr>
        <w:t xml:space="preserve"> studies on occupational exposure to rubber</w:t>
      </w:r>
      <w:r>
        <w:rPr>
          <w:b/>
          <w:lang w:val="en-US"/>
        </w:rPr>
        <w:t>-manufacturing</w:t>
      </w:r>
      <w:r w:rsidRPr="00B540D3">
        <w:rPr>
          <w:b/>
          <w:lang w:val="en-US"/>
        </w:rPr>
        <w:t xml:space="preserve"> industry and risk of cancer included in the meta-analysis.</w:t>
      </w:r>
    </w:p>
    <w:tbl>
      <w:tblPr>
        <w:tblW w:w="0" w:type="auto"/>
        <w:tblInd w:w="99" w:type="dxa"/>
        <w:tblLayout w:type="fixed"/>
        <w:tblLook w:val="04A0"/>
      </w:tblPr>
      <w:tblGrid>
        <w:gridCol w:w="2136"/>
        <w:gridCol w:w="1701"/>
        <w:gridCol w:w="1275"/>
        <w:gridCol w:w="2977"/>
        <w:gridCol w:w="1276"/>
        <w:gridCol w:w="1276"/>
        <w:gridCol w:w="3434"/>
      </w:tblGrid>
      <w:tr w:rsidR="00E93361" w:rsidRPr="00BC584A" w:rsidTr="009473B4">
        <w:trPr>
          <w:trHeight w:val="864"/>
        </w:trPr>
        <w:tc>
          <w:tcPr>
            <w:tcW w:w="2136" w:type="dxa"/>
            <w:tcBorders>
              <w:top w:val="nil"/>
              <w:left w:val="nil"/>
              <w:bottom w:val="nil"/>
              <w:right w:val="nil"/>
            </w:tcBorders>
            <w:shd w:val="clear" w:color="auto" w:fill="auto"/>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Reference</w:t>
            </w:r>
          </w:p>
        </w:tc>
        <w:tc>
          <w:tcPr>
            <w:tcW w:w="1701" w:type="dxa"/>
            <w:tcBorders>
              <w:top w:val="nil"/>
              <w:left w:val="nil"/>
              <w:bottom w:val="nil"/>
              <w:right w:val="nil"/>
            </w:tcBorders>
            <w:shd w:val="clear" w:color="auto" w:fill="auto"/>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ountry</w:t>
            </w:r>
          </w:p>
        </w:tc>
        <w:tc>
          <w:tcPr>
            <w:tcW w:w="1275" w:type="dxa"/>
            <w:tcBorders>
              <w:top w:val="nil"/>
              <w:left w:val="nil"/>
              <w:bottom w:val="nil"/>
              <w:right w:val="nil"/>
            </w:tcBorders>
            <w:shd w:val="clear" w:color="auto" w:fill="auto"/>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ncidence/mortality</w:t>
            </w:r>
          </w:p>
        </w:tc>
        <w:tc>
          <w:tcPr>
            <w:tcW w:w="2977" w:type="dxa"/>
            <w:tcBorders>
              <w:top w:val="nil"/>
              <w:left w:val="nil"/>
              <w:bottom w:val="nil"/>
              <w:right w:val="nil"/>
            </w:tcBorders>
            <w:shd w:val="clear" w:color="auto" w:fill="auto"/>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ancer site</w:t>
            </w:r>
          </w:p>
        </w:tc>
        <w:tc>
          <w:tcPr>
            <w:tcW w:w="1276" w:type="dxa"/>
            <w:tcBorders>
              <w:top w:val="nil"/>
              <w:left w:val="nil"/>
              <w:bottom w:val="nil"/>
              <w:right w:val="nil"/>
            </w:tcBorders>
            <w:shd w:val="clear" w:color="auto" w:fill="auto"/>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Size</w:t>
            </w:r>
          </w:p>
        </w:tc>
        <w:tc>
          <w:tcPr>
            <w:tcW w:w="1276" w:type="dxa"/>
            <w:tcBorders>
              <w:top w:val="nil"/>
              <w:left w:val="nil"/>
              <w:bottom w:val="nil"/>
              <w:right w:val="nil"/>
            </w:tcBorders>
            <w:shd w:val="clear" w:color="auto" w:fill="auto"/>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ex</w:t>
            </w:r>
          </w:p>
        </w:tc>
        <w:tc>
          <w:tcPr>
            <w:tcW w:w="3434" w:type="dxa"/>
            <w:tcBorders>
              <w:top w:val="nil"/>
              <w:left w:val="nil"/>
              <w:bottom w:val="nil"/>
              <w:right w:val="nil"/>
            </w:tcBorders>
            <w:shd w:val="clear" w:color="auto" w:fill="auto"/>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Period of h</w:t>
            </w:r>
            <w:r>
              <w:rPr>
                <w:rFonts w:ascii="Calibri" w:eastAsia="Times New Roman" w:hAnsi="Calibri" w:cs="Times New Roman"/>
                <w:color w:val="000000"/>
              </w:rPr>
              <w:t>ire</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Amendola</w:t>
            </w:r>
            <w:proofErr w:type="spellEnd"/>
            <w:r w:rsidRPr="00BC584A">
              <w:rPr>
                <w:rFonts w:ascii="Calibri" w:eastAsia="Times New Roman" w:hAnsi="Calibri" w:cs="Times New Roman"/>
                <w:color w:val="000000"/>
              </w:rPr>
              <w:t>, 2005</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2038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Barbone</w:t>
            </w:r>
            <w:proofErr w:type="spellEnd"/>
            <w:r w:rsidRPr="00BC584A">
              <w:rPr>
                <w:rFonts w:ascii="Calibri" w:eastAsia="Times New Roman" w:hAnsi="Calibri" w:cs="Times New Roman"/>
                <w:color w:val="000000"/>
              </w:rPr>
              <w:t>, 1994</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62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 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ernard, 1987</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K</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Hodgkin's di</w:t>
            </w:r>
            <w:r w:rsidRPr="00BC584A">
              <w:rPr>
                <w:rFonts w:ascii="Calibri" w:eastAsia="Times New Roman" w:hAnsi="Calibri" w:cs="Times New Roman"/>
                <w:color w:val="000000"/>
              </w:rPr>
              <w:t>sease</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737</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ir, 1993</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on-Hodgkin</w:t>
            </w:r>
            <w:r>
              <w:rPr>
                <w:rFonts w:ascii="Calibri" w:eastAsia="Times New Roman" w:hAnsi="Calibri" w:cs="Times New Roman"/>
                <w:color w:val="000000"/>
              </w:rPr>
              <w:t>’s</w:t>
            </w:r>
            <w:r w:rsidRPr="00BC584A">
              <w:rPr>
                <w:rFonts w:ascii="Calibri" w:eastAsia="Times New Roman" w:hAnsi="Calibri" w:cs="Times New Roman"/>
                <w:color w:val="000000"/>
              </w:rPr>
              <w:t xml:space="preserve"> lymphom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867</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Brownson</w:t>
            </w:r>
            <w:proofErr w:type="spellEnd"/>
            <w:r w:rsidRPr="00BC584A">
              <w:rPr>
                <w:rFonts w:ascii="Calibri" w:eastAsia="Times New Roman" w:hAnsi="Calibri" w:cs="Times New Roman"/>
                <w:color w:val="000000"/>
              </w:rPr>
              <w:t>, 1993</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45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urch, 1987</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anad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rain</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43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lt; </w:t>
            </w:r>
            <w:r w:rsidRPr="00BC584A">
              <w:rPr>
                <w:rFonts w:ascii="Calibri" w:eastAsia="Times New Roman" w:hAnsi="Calibri" w:cs="Times New Roman"/>
                <w:color w:val="000000"/>
              </w:rPr>
              <w:t xml:space="preserve">1969-1972 </w:t>
            </w:r>
            <w:r>
              <w:rPr>
                <w:rFonts w:ascii="Calibri" w:eastAsia="Times New Roman" w:hAnsi="Calibri" w:cs="Times New Roman"/>
                <w:color w:val="000000"/>
              </w:rPr>
              <w:t>(</w:t>
            </w:r>
            <w:r w:rsidRPr="00BC584A">
              <w:rPr>
                <w:rFonts w:ascii="Calibri" w:eastAsia="Times New Roman" w:hAnsi="Calibri" w:cs="Times New Roman"/>
                <w:color w:val="000000"/>
              </w:rPr>
              <w:t>cases</w:t>
            </w:r>
            <w:r>
              <w:rPr>
                <w:rFonts w:ascii="Calibri" w:eastAsia="Times New Roman" w:hAnsi="Calibri" w:cs="Times New Roman"/>
                <w:color w:val="000000"/>
              </w:rPr>
              <w:t>)</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urnett, 1994</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5974</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laude, 1988</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German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062</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oggon, 1990</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K</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tomac</w:t>
            </w:r>
            <w:r>
              <w:rPr>
                <w:rFonts w:ascii="Calibri" w:eastAsia="Times New Roman" w:hAnsi="Calibri" w:cs="Times New Roman"/>
                <w:color w:val="000000"/>
              </w:rPr>
              <w:t>h</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85</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orbin, 2011</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ew-Zealand</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1249</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 M, 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Cordier</w:t>
            </w:r>
            <w:proofErr w:type="spellEnd"/>
            <w:r w:rsidRPr="00BC584A">
              <w:rPr>
                <w:rFonts w:ascii="Calibri" w:eastAsia="Times New Roman" w:hAnsi="Calibri" w:cs="Times New Roman"/>
                <w:color w:val="000000"/>
              </w:rPr>
              <w:t>, 1993</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France</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31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Demers, 1993</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ultiple myelom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375</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Dumas, 2000</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Canad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Rect</w:t>
            </w:r>
            <w:r>
              <w:rPr>
                <w:rFonts w:ascii="Calibri" w:eastAsia="Times New Roman" w:hAnsi="Calibri" w:cs="Times New Roman"/>
              </w:rPr>
              <w:t>um</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79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Franceschi</w:t>
            </w:r>
            <w:proofErr w:type="spellEnd"/>
            <w:r w:rsidRPr="00BC584A">
              <w:rPr>
                <w:rFonts w:ascii="Calibri" w:eastAsia="Times New Roman" w:hAnsi="Calibri" w:cs="Times New Roman"/>
                <w:color w:val="000000"/>
              </w:rPr>
              <w:t>, 1991</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 xml:space="preserve">Hodgkin's </w:t>
            </w:r>
            <w:proofErr w:type="spellStart"/>
            <w:r w:rsidRPr="00BC584A">
              <w:rPr>
                <w:rFonts w:ascii="Calibri" w:eastAsia="Times New Roman" w:hAnsi="Calibri" w:cs="Times New Roman"/>
                <w:color w:val="000000"/>
              </w:rPr>
              <w:t>desease</w:t>
            </w:r>
            <w:proofErr w:type="spellEnd"/>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765</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4F405E">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Gonzale</w:t>
            </w:r>
            <w:r w:rsidR="004F405E">
              <w:rPr>
                <w:rFonts w:ascii="Calibri" w:eastAsia="Times New Roman" w:hAnsi="Calibri" w:cs="Times New Roman"/>
                <w:color w:val="000000"/>
              </w:rPr>
              <w:t>z</w:t>
            </w:r>
            <w:r w:rsidRPr="00BC584A">
              <w:rPr>
                <w:rFonts w:ascii="Calibri" w:eastAsia="Times New Roman" w:hAnsi="Calibri" w:cs="Times New Roman"/>
                <w:color w:val="000000"/>
              </w:rPr>
              <w:t>, 1989</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pain</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61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Gonzalez, 1991</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pain</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tomach</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708</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Horn-Ross, 1997</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Salivary Gland</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332</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Hours, 1994</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France</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348</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Howe, 1980</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Canad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96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Huebner, 1992</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Oral and pharyngeal</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599</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Jensen, 1987</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Denmark</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142</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Jockel</w:t>
            </w:r>
            <w:proofErr w:type="spellEnd"/>
            <w:r w:rsidRPr="00BC584A">
              <w:rPr>
                <w:rFonts w:ascii="Calibri" w:eastAsia="Times New Roman" w:hAnsi="Calibri" w:cs="Times New Roman"/>
                <w:color w:val="000000"/>
              </w:rPr>
              <w:t>, 1992</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German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438</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Jöckel</w:t>
            </w:r>
            <w:proofErr w:type="spellEnd"/>
            <w:r w:rsidRPr="00BC584A">
              <w:rPr>
                <w:rFonts w:ascii="Calibri" w:eastAsia="Times New Roman" w:hAnsi="Calibri" w:cs="Times New Roman"/>
                <w:color w:val="000000"/>
              </w:rPr>
              <w:t>, 1998</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German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1678</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lastRenderedPageBreak/>
              <w:t>Kjuus</w:t>
            </w:r>
            <w:proofErr w:type="spellEnd"/>
            <w:r w:rsidRPr="00BC584A">
              <w:rPr>
                <w:rFonts w:ascii="Calibri" w:eastAsia="Times New Roman" w:hAnsi="Calibri" w:cs="Times New Roman"/>
                <w:color w:val="000000"/>
              </w:rPr>
              <w:t>, 1986</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orwa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72</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 xml:space="preserve">La </w:t>
            </w:r>
            <w:proofErr w:type="spellStart"/>
            <w:r w:rsidRPr="00BC584A">
              <w:rPr>
                <w:rFonts w:ascii="Calibri" w:eastAsia="Times New Roman" w:hAnsi="Calibri" w:cs="Times New Roman"/>
                <w:color w:val="000000"/>
              </w:rPr>
              <w:t>Vecchia</w:t>
            </w:r>
            <w:proofErr w:type="spellEnd"/>
            <w:r w:rsidRPr="00BC584A">
              <w:rPr>
                <w:rFonts w:ascii="Calibri" w:eastAsia="Times New Roman" w:hAnsi="Calibri" w:cs="Times New Roman"/>
                <w:color w:val="000000"/>
              </w:rPr>
              <w:t>, 1989</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Hodgkin's di</w:t>
            </w:r>
            <w:r w:rsidRPr="00BC584A">
              <w:rPr>
                <w:rFonts w:ascii="Calibri" w:eastAsia="Times New Roman" w:hAnsi="Calibri" w:cs="Times New Roman"/>
                <w:color w:val="000000"/>
              </w:rPr>
              <w:t>sease, Non-Hodgkin's lymphoma, multiple myelom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465</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 xml:space="preserve">La </w:t>
            </w:r>
            <w:proofErr w:type="spellStart"/>
            <w:r w:rsidRPr="00BC584A">
              <w:rPr>
                <w:rFonts w:ascii="Calibri" w:eastAsia="Times New Roman" w:hAnsi="Calibri" w:cs="Times New Roman"/>
                <w:color w:val="000000"/>
              </w:rPr>
              <w:t>Vecchia</w:t>
            </w:r>
            <w:proofErr w:type="spellEnd"/>
            <w:r w:rsidRPr="00BC584A">
              <w:rPr>
                <w:rFonts w:ascii="Calibri" w:eastAsia="Times New Roman" w:hAnsi="Calibri" w:cs="Times New Roman"/>
                <w:color w:val="000000"/>
              </w:rPr>
              <w:t>, 1990</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55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 xml:space="preserve">Le </w:t>
            </w:r>
            <w:proofErr w:type="spellStart"/>
            <w:r w:rsidRPr="00BC584A">
              <w:rPr>
                <w:rFonts w:ascii="Calibri" w:eastAsia="Times New Roman" w:hAnsi="Calibri" w:cs="Times New Roman"/>
                <w:color w:val="000000"/>
              </w:rPr>
              <w:t>Marchand</w:t>
            </w:r>
            <w:proofErr w:type="spellEnd"/>
            <w:r w:rsidRPr="00BC584A">
              <w:rPr>
                <w:rFonts w:ascii="Calibri" w:eastAsia="Times New Roman" w:hAnsi="Calibri" w:cs="Times New Roman"/>
                <w:color w:val="000000"/>
              </w:rPr>
              <w:t>, 1991</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Prostate</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351</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evin, 1988</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hin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493</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alone, 1989</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Leukemia</w:t>
            </w:r>
            <w:proofErr w:type="spellEnd"/>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11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atos, 1998</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Argentin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597</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cLaughlin, 1983</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Renal pelvis</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771</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cLean, 200</w:t>
            </w:r>
            <w:r w:rsidR="00B36ABD">
              <w:rPr>
                <w:rFonts w:ascii="Calibri" w:eastAsia="Times New Roman" w:hAnsi="Calibri" w:cs="Times New Roman"/>
                <w:color w:val="000000"/>
              </w:rPr>
              <w:t>9</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ew-Zealand</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Leukaemi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69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 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Merletti</w:t>
            </w:r>
            <w:proofErr w:type="spellEnd"/>
            <w:r w:rsidRPr="00BC584A">
              <w:rPr>
                <w:rFonts w:ascii="Calibri" w:eastAsia="Times New Roman" w:hAnsi="Calibri" w:cs="Times New Roman"/>
                <w:color w:val="000000"/>
              </w:rPr>
              <w:t>, 1991</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 xml:space="preserve">Oral cavity or </w:t>
            </w:r>
            <w:proofErr w:type="spellStart"/>
            <w:r w:rsidRPr="00BC584A">
              <w:rPr>
                <w:rFonts w:ascii="Calibri" w:eastAsia="Times New Roman" w:hAnsi="Calibri" w:cs="Times New Roman"/>
                <w:color w:val="000000"/>
              </w:rPr>
              <w:t>oropharynx</w:t>
            </w:r>
            <w:proofErr w:type="spellEnd"/>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471</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ince 1945</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Mester</w:t>
            </w:r>
            <w:proofErr w:type="spellEnd"/>
            <w:r w:rsidRPr="00BC584A">
              <w:rPr>
                <w:rFonts w:ascii="Calibri" w:eastAsia="Times New Roman" w:hAnsi="Calibri" w:cs="Times New Roman"/>
                <w:color w:val="000000"/>
              </w:rPr>
              <w:t>, 2006</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German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Lymphoma, Hodgkin's disease</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142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4F405E">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or</w:t>
            </w:r>
            <w:r w:rsidR="004F405E">
              <w:rPr>
                <w:rFonts w:ascii="Calibri" w:eastAsia="Times New Roman" w:hAnsi="Calibri" w:cs="Times New Roman"/>
                <w:color w:val="000000"/>
              </w:rPr>
              <w:t>r</w:t>
            </w:r>
            <w:r w:rsidRPr="00BC584A">
              <w:rPr>
                <w:rFonts w:ascii="Calibri" w:eastAsia="Times New Roman" w:hAnsi="Calibri" w:cs="Times New Roman"/>
                <w:color w:val="000000"/>
              </w:rPr>
              <w:t>ison, 1985</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Japan, UK, 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388</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uscat, 1991</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aryngeal</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378</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Oddone</w:t>
            </w:r>
            <w:proofErr w:type="spellEnd"/>
            <w:r w:rsidRPr="00BC584A">
              <w:rPr>
                <w:rFonts w:ascii="Calibri" w:eastAsia="Times New Roman" w:hAnsi="Calibri" w:cs="Times New Roman"/>
                <w:color w:val="000000"/>
              </w:rPr>
              <w:t>, 2013</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reast</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36517</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Paget-</w:t>
            </w:r>
            <w:proofErr w:type="spellStart"/>
            <w:r w:rsidRPr="00BC584A">
              <w:rPr>
                <w:rFonts w:ascii="Calibri" w:eastAsia="Times New Roman" w:hAnsi="Calibri" w:cs="Times New Roman"/>
                <w:color w:val="000000"/>
              </w:rPr>
              <w:t>Bailly</w:t>
            </w:r>
            <w:proofErr w:type="spellEnd"/>
            <w:r w:rsidRPr="00BC584A">
              <w:rPr>
                <w:rFonts w:ascii="Calibri" w:eastAsia="Times New Roman" w:hAnsi="Calibri" w:cs="Times New Roman"/>
                <w:color w:val="000000"/>
              </w:rPr>
              <w:t>, 2013</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France</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 xml:space="preserve">Head and neck, oral cavity, </w:t>
            </w:r>
            <w:proofErr w:type="spellStart"/>
            <w:r w:rsidRPr="00BC584A">
              <w:rPr>
                <w:rFonts w:ascii="Calibri" w:eastAsia="Times New Roman" w:hAnsi="Calibri" w:cs="Times New Roman"/>
              </w:rPr>
              <w:t>oropharynx</w:t>
            </w:r>
            <w:proofErr w:type="spellEnd"/>
            <w:r w:rsidRPr="00BC584A">
              <w:rPr>
                <w:rFonts w:ascii="Calibri" w:eastAsia="Times New Roman" w:hAnsi="Calibri" w:cs="Times New Roman"/>
              </w:rPr>
              <w:t xml:space="preserve">, oral cavity and pharynx NOS, </w:t>
            </w:r>
            <w:proofErr w:type="spellStart"/>
            <w:r w:rsidRPr="00BC584A">
              <w:rPr>
                <w:rFonts w:ascii="Calibri" w:eastAsia="Times New Roman" w:hAnsi="Calibri" w:cs="Times New Roman"/>
              </w:rPr>
              <w:t>hypopharynx</w:t>
            </w:r>
            <w:proofErr w:type="spellEnd"/>
            <w:r w:rsidRPr="00BC584A">
              <w:rPr>
                <w:rFonts w:ascii="Calibri" w:eastAsia="Times New Roman" w:hAnsi="Calibri" w:cs="Times New Roman"/>
              </w:rPr>
              <w:t>, larynx</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597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Parent, 2000</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Canad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Renal</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675</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Persson</w:t>
            </w:r>
            <w:proofErr w:type="spellEnd"/>
            <w:r w:rsidRPr="00BC584A">
              <w:rPr>
                <w:rFonts w:ascii="Calibri" w:eastAsia="Times New Roman" w:hAnsi="Calibri" w:cs="Times New Roman"/>
                <w:color w:val="000000"/>
              </w:rPr>
              <w:t>, 1989</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Sweden</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Pr>
                <w:rFonts w:ascii="Calibri" w:eastAsia="Times New Roman" w:hAnsi="Calibri" w:cs="Times New Roman"/>
              </w:rPr>
              <w:t>Hodgkin's di</w:t>
            </w:r>
            <w:r w:rsidRPr="00BC584A">
              <w:rPr>
                <w:rFonts w:ascii="Calibri" w:eastAsia="Times New Roman" w:hAnsi="Calibri" w:cs="Times New Roman"/>
              </w:rPr>
              <w:t>sease, Non-Hodgkin's lymphom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381</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Pesch</w:t>
            </w:r>
            <w:proofErr w:type="spellEnd"/>
            <w:r w:rsidRPr="00BC584A">
              <w:rPr>
                <w:rFonts w:ascii="Calibri" w:eastAsia="Times New Roman" w:hAnsi="Calibri" w:cs="Times New Roman"/>
                <w:color w:val="000000"/>
              </w:rPr>
              <w:t>, 2000</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German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Renal</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5223</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 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Peters, 1989</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 xml:space="preserve">Total </w:t>
            </w:r>
            <w:proofErr w:type="spellStart"/>
            <w:r w:rsidRPr="00BC584A">
              <w:rPr>
                <w:rFonts w:ascii="Calibri" w:eastAsia="Times New Roman" w:hAnsi="Calibri" w:cs="Times New Roman"/>
                <w:color w:val="000000"/>
              </w:rPr>
              <w:t>Colorectum</w:t>
            </w:r>
            <w:proofErr w:type="spellEnd"/>
            <w:r w:rsidRPr="00BC584A">
              <w:rPr>
                <w:rFonts w:ascii="Calibri" w:eastAsia="Times New Roman" w:hAnsi="Calibri" w:cs="Times New Roman"/>
                <w:color w:val="000000"/>
              </w:rPr>
              <w:t>, rectum, right colon, sigmoid colon</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94</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Pottern</w:t>
            </w:r>
            <w:proofErr w:type="spellEnd"/>
            <w:r w:rsidRPr="00BC584A">
              <w:rPr>
                <w:rFonts w:ascii="Calibri" w:eastAsia="Times New Roman" w:hAnsi="Calibri" w:cs="Times New Roman"/>
                <w:color w:val="000000"/>
              </w:rPr>
              <w:t>, 1992</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Denmark</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ultiple myelom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88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ince 1964</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Preston-Martin, 1989</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Glioma</w:t>
            </w:r>
            <w:proofErr w:type="spellEnd"/>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404</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Richiardi</w:t>
            </w:r>
            <w:proofErr w:type="spellEnd"/>
            <w:r w:rsidRPr="00BC584A">
              <w:rPr>
                <w:rFonts w:ascii="Calibri" w:eastAsia="Times New Roman" w:hAnsi="Calibri" w:cs="Times New Roman"/>
                <w:color w:val="000000"/>
              </w:rPr>
              <w:t>, 2004</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2685</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 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Risch</w:t>
            </w:r>
            <w:proofErr w:type="spellEnd"/>
            <w:r w:rsidRPr="00BC584A">
              <w:rPr>
                <w:rFonts w:ascii="Calibri" w:eastAsia="Times New Roman" w:hAnsi="Calibri" w:cs="Times New Roman"/>
                <w:color w:val="000000"/>
              </w:rPr>
              <w:t>, 1988</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anad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627</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choenberg, 1984</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91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ch</w:t>
            </w:r>
            <w:r>
              <w:rPr>
                <w:rFonts w:ascii="Calibri" w:eastAsia="Times New Roman" w:hAnsi="Calibri" w:cs="Times New Roman"/>
                <w:color w:val="000000"/>
              </w:rPr>
              <w:t>oenberg, 198</w:t>
            </w:r>
            <w:r w:rsidRPr="00BC584A">
              <w:rPr>
                <w:rFonts w:ascii="Calibri" w:eastAsia="Times New Roman" w:hAnsi="Calibri" w:cs="Times New Roman"/>
                <w:color w:val="000000"/>
              </w:rPr>
              <w:t>7</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663</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lastRenderedPageBreak/>
              <w:t>Serraino</w:t>
            </w:r>
            <w:proofErr w:type="spellEnd"/>
            <w:r w:rsidRPr="00BC584A">
              <w:rPr>
                <w:rFonts w:ascii="Calibri" w:eastAsia="Times New Roman" w:hAnsi="Calibri" w:cs="Times New Roman"/>
                <w:color w:val="000000"/>
              </w:rPr>
              <w:t>, 1992</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oft tissue sarcom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814</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orahan, 1998</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UK</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proofErr w:type="spellStart"/>
            <w:r w:rsidRPr="00BC584A">
              <w:rPr>
                <w:rFonts w:ascii="Calibri" w:eastAsia="Times New Roman" w:hAnsi="Calibri" w:cs="Times New Roman"/>
              </w:rPr>
              <w:t>Urothelial</w:t>
            </w:r>
            <w:proofErr w:type="spellEnd"/>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rPr>
            </w:pPr>
            <w:r w:rsidRPr="00BC584A">
              <w:rPr>
                <w:rFonts w:ascii="Calibri" w:eastAsia="Times New Roman" w:hAnsi="Calibri" w:cs="Times New Roman"/>
              </w:rPr>
              <w:t>2938</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Swanson, 1995</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 Colon, Liver, 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3987</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Terry, 2005</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USA, Canad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 xml:space="preserve">Acute </w:t>
            </w:r>
            <w:proofErr w:type="spellStart"/>
            <w:r w:rsidRPr="00BC584A">
              <w:rPr>
                <w:rFonts w:ascii="Calibri" w:eastAsia="Times New Roman" w:hAnsi="Calibri" w:cs="Times New Roman"/>
              </w:rPr>
              <w:t>leukemia</w:t>
            </w:r>
            <w:proofErr w:type="spellEnd"/>
            <w:r w:rsidRPr="00BC584A">
              <w:rPr>
                <w:rFonts w:ascii="Calibri" w:eastAsia="Times New Roman" w:hAnsi="Calibri" w:cs="Times New Roman"/>
              </w:rPr>
              <w:t>, acute myeloid leukaemi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38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Villeneuve, 2011</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France</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reast</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545</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Vineis</w:t>
            </w:r>
            <w:proofErr w:type="spellEnd"/>
            <w:r w:rsidRPr="00BC584A">
              <w:rPr>
                <w:rFonts w:ascii="Calibri" w:eastAsia="Times New Roman" w:hAnsi="Calibri" w:cs="Times New Roman"/>
                <w:color w:val="000000"/>
              </w:rPr>
              <w:t>, 1985</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taly</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108</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1921-1977</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Wong, 2010</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Chin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A</w:t>
            </w:r>
            <w:r>
              <w:rPr>
                <w:rFonts w:ascii="Calibri" w:eastAsia="Times New Roman" w:hAnsi="Calibri" w:cs="Times New Roman"/>
              </w:rPr>
              <w:t>cute myeloid leukaemia</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16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Wu-Williams, 1993</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Chin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ung</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1924</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F</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Zagraniski</w:t>
            </w:r>
            <w:proofErr w:type="spellEnd"/>
            <w:r w:rsidRPr="00BC584A">
              <w:rPr>
                <w:rFonts w:ascii="Calibri" w:eastAsia="Times New Roman" w:hAnsi="Calibri" w:cs="Times New Roman"/>
                <w:color w:val="000000"/>
              </w:rPr>
              <w:t>, 1986</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Laryngeal</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40</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Zheng</w:t>
            </w:r>
            <w:proofErr w:type="spellEnd"/>
            <w:r w:rsidRPr="00BC584A">
              <w:rPr>
                <w:rFonts w:ascii="Calibri" w:eastAsia="Times New Roman" w:hAnsi="Calibri" w:cs="Times New Roman"/>
                <w:color w:val="000000"/>
              </w:rPr>
              <w:t>, 2001</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rain</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273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r w:rsidR="00E93361" w:rsidRPr="00BC584A" w:rsidTr="009473B4">
        <w:trPr>
          <w:trHeight w:val="288"/>
        </w:trPr>
        <w:tc>
          <w:tcPr>
            <w:tcW w:w="213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proofErr w:type="spellStart"/>
            <w:r w:rsidRPr="00BC584A">
              <w:rPr>
                <w:rFonts w:ascii="Calibri" w:eastAsia="Times New Roman" w:hAnsi="Calibri" w:cs="Times New Roman"/>
                <w:color w:val="000000"/>
              </w:rPr>
              <w:t>Zheng</w:t>
            </w:r>
            <w:proofErr w:type="spellEnd"/>
            <w:r w:rsidRPr="00BC584A">
              <w:rPr>
                <w:rFonts w:ascii="Calibri" w:eastAsia="Times New Roman" w:hAnsi="Calibri" w:cs="Times New Roman"/>
                <w:color w:val="000000"/>
              </w:rPr>
              <w:t>, 2002</w:t>
            </w:r>
          </w:p>
        </w:tc>
        <w:tc>
          <w:tcPr>
            <w:tcW w:w="1701"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USA</w:t>
            </w:r>
          </w:p>
        </w:tc>
        <w:tc>
          <w:tcPr>
            <w:tcW w:w="1275"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color w:val="000000"/>
              </w:rPr>
            </w:pPr>
            <w:r w:rsidRPr="00BC584A">
              <w:rPr>
                <w:rFonts w:ascii="Calibri" w:eastAsia="Times New Roman" w:hAnsi="Calibri" w:cs="Times New Roman"/>
                <w:color w:val="000000"/>
              </w:rPr>
              <w:t>I</w:t>
            </w:r>
          </w:p>
        </w:tc>
        <w:tc>
          <w:tcPr>
            <w:tcW w:w="2977"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Bladder</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jc w:val="center"/>
              <w:rPr>
                <w:rFonts w:ascii="Calibri" w:eastAsia="Times New Roman" w:hAnsi="Calibri" w:cs="Times New Roman"/>
                <w:color w:val="000000"/>
              </w:rPr>
            </w:pPr>
            <w:r w:rsidRPr="00BC584A">
              <w:rPr>
                <w:rFonts w:ascii="Calibri" w:eastAsia="Times New Roman" w:hAnsi="Calibri" w:cs="Times New Roman"/>
                <w:color w:val="000000"/>
              </w:rPr>
              <w:t>3886</w:t>
            </w:r>
          </w:p>
        </w:tc>
        <w:tc>
          <w:tcPr>
            <w:tcW w:w="1276"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M</w:t>
            </w:r>
          </w:p>
        </w:tc>
        <w:tc>
          <w:tcPr>
            <w:tcW w:w="3434" w:type="dxa"/>
            <w:tcBorders>
              <w:top w:val="nil"/>
              <w:left w:val="nil"/>
              <w:bottom w:val="nil"/>
              <w:right w:val="nil"/>
            </w:tcBorders>
            <w:shd w:val="clear" w:color="auto" w:fill="auto"/>
            <w:noWrap/>
            <w:vAlign w:val="bottom"/>
            <w:hideMark/>
          </w:tcPr>
          <w:p w:rsidR="00E93361" w:rsidRPr="00BC584A" w:rsidRDefault="00E93361" w:rsidP="009473B4">
            <w:pPr>
              <w:spacing w:after="0" w:line="240" w:lineRule="auto"/>
              <w:rPr>
                <w:rFonts w:ascii="Calibri" w:eastAsia="Times New Roman" w:hAnsi="Calibri" w:cs="Times New Roman"/>
              </w:rPr>
            </w:pPr>
            <w:r w:rsidRPr="00BC584A">
              <w:rPr>
                <w:rFonts w:ascii="Calibri" w:eastAsia="Times New Roman" w:hAnsi="Calibri" w:cs="Times New Roman"/>
              </w:rPr>
              <w:t>NR</w:t>
            </w:r>
          </w:p>
        </w:tc>
      </w:tr>
    </w:tbl>
    <w:p w:rsidR="00E93361" w:rsidRDefault="00E93361" w:rsidP="00E93361">
      <w:pPr>
        <w:jc w:val="both"/>
        <w:rPr>
          <w:lang w:val="en-US"/>
        </w:rPr>
      </w:pPr>
    </w:p>
    <w:p w:rsidR="004E0899" w:rsidRDefault="004E0899" w:rsidP="004E0899">
      <w:pPr>
        <w:jc w:val="both"/>
        <w:rPr>
          <w:lang w:val="fr-FR"/>
        </w:rPr>
      </w:pPr>
      <w:r w:rsidRPr="004E0899">
        <w:rPr>
          <w:b/>
          <w:lang w:val="en-US"/>
        </w:rPr>
        <w:t>List of references:</w:t>
      </w:r>
      <w:r>
        <w:rPr>
          <w:b/>
          <w:lang w:val="en-US"/>
        </w:rPr>
        <w:t xml:space="preserve"> </w:t>
      </w:r>
      <w:r w:rsidR="00E76C59">
        <w:rPr>
          <w:lang w:val="fr-FR"/>
        </w:rPr>
        <w:fldChar w:fldCharType="begin">
          <w:fldData xml:space="preserve">cmNoPC9hbHQtdGl0bGU+PC90aXRsZXM+PHBhZ2VzPjU0NTktNjg8L3BhZ2VzPjx2b2x1bWU+NDk8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</w:fldData>
        </w:fldChar>
      </w:r>
      <w:r>
        <w:rPr>
          <w:lang w:val="fr-FR"/>
        </w:rPr>
        <w:instrText xml:space="preserve"> ADDIN EN.CITE </w:instrText>
      </w:r>
      <w:r w:rsidR="00E76C59">
        <w:rPr>
          <w:lang w:val="fr-FR"/>
        </w:rPr>
        <w:fldChar w:fldCharType="begin">
          <w:fldData xml:space="preserve">PEVuZE5vdGU+PENpdGU+PEF1dGhvcj5BbWVuZG9sYTwvQXV0aG9yPjxZZWFyPjIwMDU8L1llYXI+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==
</w:fldData>
        </w:fldChar>
      </w:r>
      <w:r>
        <w:rPr>
          <w:lang w:val="fr-FR"/>
        </w:rPr>
        <w:instrText xml:space="preserve"> ADDIN EN.CITE.DATA </w:instrText>
      </w:r>
      <w:r w:rsidR="00E76C59">
        <w:rPr>
          <w:lang w:val="fr-FR"/>
        </w:rPr>
      </w:r>
      <w:r w:rsidR="00E76C59">
        <w:rPr>
          <w:lang w:val="fr-FR"/>
        </w:rPr>
        <w:fldChar w:fldCharType="end"/>
      </w:r>
      <w:r w:rsidR="00E76C59">
        <w:rPr>
          <w:lang w:val="fr-FR"/>
        </w:rPr>
        <w:fldChar w:fldCharType="begin">
          <w:fldData xml:space="preserve">bGVjdHJvbmljLXJlc291cmNlLW51bT4xMC41MjcxL3Nqd2VoLjIwNzA8L2VsZWN0cm9uaWMtcmVz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==
</w:fldData>
        </w:fldChar>
      </w:r>
      <w:r>
        <w:rPr>
          <w:lang w:val="fr-FR"/>
        </w:rPr>
        <w:instrText xml:space="preserve"> ADDIN EN.CITE.DATA </w:instrText>
      </w:r>
      <w:r w:rsidR="00E76C59">
        <w:rPr>
          <w:lang w:val="fr-FR"/>
        </w:rPr>
      </w:r>
      <w:r w:rsidR="00E76C59">
        <w:rPr>
          <w:lang w:val="fr-FR"/>
        </w:rPr>
        <w:fldChar w:fldCharType="end"/>
      </w:r>
      <w:r w:rsidR="00E76C59">
        <w:rPr>
          <w:lang w:val="fr-FR"/>
        </w:rPr>
        <w:fldChar w:fldCharType="begin">
          <w:fldData xml:space="preserve">cmNoPC9hbHQtdGl0bGU+PC90aXRsZXM+PHBhZ2VzPjU0NTktNjg8L3BhZ2VzPjx2b2x1bWU+NDk8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</w:fldData>
        </w:fldChar>
      </w:r>
      <w:r>
        <w:rPr>
          <w:lang w:val="fr-FR"/>
        </w:rPr>
        <w:instrText xml:space="preserve"> ADDIN EN.CITE.DATA </w:instrText>
      </w:r>
      <w:r w:rsidR="00E76C59">
        <w:rPr>
          <w:lang w:val="fr-FR"/>
        </w:rPr>
      </w:r>
      <w:r w:rsidR="00E76C59">
        <w:rPr>
          <w:lang w:val="fr-FR"/>
        </w:rPr>
        <w:fldChar w:fldCharType="end"/>
      </w:r>
      <w:r w:rsidR="00E76C59">
        <w:rPr>
          <w:lang w:val="fr-FR"/>
        </w:rPr>
      </w:r>
      <w:r w:rsidR="00E76C59">
        <w:rPr>
          <w:lang w:val="fr-FR"/>
        </w:rPr>
        <w:fldChar w:fldCharType="separate"/>
      </w:r>
      <w:r>
        <w:rPr>
          <w:noProof/>
          <w:lang w:val="fr-FR"/>
        </w:rPr>
        <w:t>(1-59)</w:t>
      </w:r>
      <w:r w:rsidR="00E76C59">
        <w:rPr>
          <w:lang w:val="fr-FR"/>
        </w:rPr>
        <w:fldChar w:fldCharType="end"/>
      </w:r>
      <w:r>
        <w:rPr>
          <w:lang w:val="fr-FR"/>
        </w:rPr>
        <w:t xml:space="preserve"> </w:t>
      </w:r>
    </w:p>
    <w:p w:rsidR="00E93361" w:rsidRPr="004E0899" w:rsidRDefault="00E93361" w:rsidP="004E0899">
      <w:pPr>
        <w:jc w:val="both"/>
        <w:rPr>
          <w:lang w:val="fr-FR"/>
        </w:rPr>
      </w:pPr>
      <w:r w:rsidRPr="004E0899">
        <w:rPr>
          <w:lang w:val="fr-FR"/>
        </w:rPr>
        <w:br w:type="page"/>
      </w:r>
    </w:p>
    <w:p w:rsidR="00E93361" w:rsidRPr="004E0899" w:rsidRDefault="00E93361" w:rsidP="00E93361">
      <w:pPr>
        <w:jc w:val="both"/>
        <w:rPr>
          <w:lang w:val="fr-FR"/>
        </w:rPr>
      </w:pPr>
    </w:p>
    <w:p w:rsidR="00E93361" w:rsidRPr="00B540D3" w:rsidRDefault="00E93361" w:rsidP="00E93361">
      <w:pPr>
        <w:jc w:val="both"/>
        <w:rPr>
          <w:b/>
          <w:lang w:val="en-US"/>
        </w:rPr>
      </w:pPr>
      <w:proofErr w:type="gramStart"/>
      <w:r w:rsidRPr="00B540D3">
        <w:rPr>
          <w:b/>
          <w:lang w:val="en-US"/>
        </w:rPr>
        <w:t>S-Table</w:t>
      </w:r>
      <w:r>
        <w:rPr>
          <w:b/>
          <w:lang w:val="en-US"/>
        </w:rPr>
        <w:t xml:space="preserve"> 2.</w:t>
      </w:r>
      <w:proofErr w:type="gramEnd"/>
      <w:r>
        <w:rPr>
          <w:b/>
          <w:lang w:val="en-US"/>
        </w:rPr>
        <w:t xml:space="preserve"> Description of cohort</w:t>
      </w:r>
      <w:r w:rsidRPr="00B540D3">
        <w:rPr>
          <w:b/>
          <w:lang w:val="en-US"/>
        </w:rPr>
        <w:t xml:space="preserve"> studies on occupational exposure to rubber</w:t>
      </w:r>
      <w:r>
        <w:rPr>
          <w:b/>
          <w:lang w:val="en-US"/>
        </w:rPr>
        <w:t>-manufacturing</w:t>
      </w:r>
      <w:r w:rsidRPr="00B540D3">
        <w:rPr>
          <w:b/>
          <w:lang w:val="en-US"/>
        </w:rPr>
        <w:t xml:space="preserve"> industry and risk of cancer included in the meta-analysis.</w:t>
      </w:r>
    </w:p>
    <w:tbl>
      <w:tblPr>
        <w:tblW w:w="14745" w:type="dxa"/>
        <w:tblInd w:w="99" w:type="dxa"/>
        <w:tblLook w:val="04A0"/>
      </w:tblPr>
      <w:tblGrid>
        <w:gridCol w:w="2277"/>
        <w:gridCol w:w="1316"/>
        <w:gridCol w:w="1981"/>
        <w:gridCol w:w="4947"/>
        <w:gridCol w:w="850"/>
        <w:gridCol w:w="1134"/>
        <w:gridCol w:w="851"/>
        <w:gridCol w:w="1389"/>
      </w:tblGrid>
      <w:tr w:rsidR="00E93361"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Reference</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ountry</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ncidence/mortality</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ancer sites</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ize</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Person-years</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ex</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Period of hire</w:t>
            </w:r>
          </w:p>
        </w:tc>
      </w:tr>
      <w:tr w:rsidR="00E93361" w:rsidRPr="00381E3B" w:rsidTr="009473B4">
        <w:trPr>
          <w:cantSplit/>
          <w:trHeight w:val="3168"/>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Andjelkovic</w:t>
            </w:r>
            <w:proofErr w:type="spellEnd"/>
            <w:r w:rsidRPr="00381E3B">
              <w:rPr>
                <w:rFonts w:ascii="Calibri" w:eastAsia="Times New Roman" w:hAnsi="Calibri" w:cs="Times New Roman"/>
                <w:color w:val="000000"/>
              </w:rPr>
              <w:t>, 1976</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Digestive organs &amp; peritoneum, Respiratory system, Bone/connective tissue/skin/breast, Genitourinary, Other and unspecified, Lymphatic and haematopoietic tissue, All, Oesophagus, Stomach, Large intestine, Rectum, Liver, Gallbladder, Pancreas, Larynx, Trachea/Bronchus/Lung, Prostate, Bladder, Other/</w:t>
            </w:r>
            <w:proofErr w:type="spellStart"/>
            <w:r w:rsidRPr="00381E3B">
              <w:rPr>
                <w:rFonts w:ascii="Calibri" w:eastAsia="Times New Roman" w:hAnsi="Calibri" w:cs="Times New Roman"/>
                <w:color w:val="000000"/>
              </w:rPr>
              <w:t>unsp</w:t>
            </w:r>
            <w:proofErr w:type="spellEnd"/>
            <w:r w:rsidRPr="00381E3B">
              <w:rPr>
                <w:rFonts w:ascii="Calibri" w:eastAsia="Times New Roman" w:hAnsi="Calibri" w:cs="Times New Roman"/>
                <w:color w:val="000000"/>
              </w:rPr>
              <w:t xml:space="preserve">. Urinary, Brain &amp; CNS, </w:t>
            </w:r>
            <w:proofErr w:type="spellStart"/>
            <w:r w:rsidRPr="00381E3B">
              <w:rPr>
                <w:rFonts w:ascii="Calibri" w:eastAsia="Times New Roman" w:hAnsi="Calibri" w:cs="Times New Roman"/>
                <w:color w:val="000000"/>
              </w:rPr>
              <w:t>Lymphosarcoma</w:t>
            </w:r>
            <w:proofErr w:type="spellEnd"/>
            <w:r w:rsidRPr="00381E3B">
              <w:rPr>
                <w:rFonts w:ascii="Calibri" w:eastAsia="Times New Roman" w:hAnsi="Calibri" w:cs="Times New Roman"/>
                <w:color w:val="000000"/>
              </w:rPr>
              <w:t xml:space="preserve"> and </w:t>
            </w:r>
            <w:proofErr w:type="spellStart"/>
            <w:r w:rsidRPr="00381E3B">
              <w:rPr>
                <w:rFonts w:ascii="Calibri" w:eastAsia="Times New Roman" w:hAnsi="Calibri" w:cs="Times New Roman"/>
                <w:color w:val="000000"/>
              </w:rPr>
              <w:t>reticulosarcoma</w:t>
            </w:r>
            <w:proofErr w:type="spellEnd"/>
            <w:r w:rsidRPr="00381E3B">
              <w:rPr>
                <w:rFonts w:ascii="Calibri" w:eastAsia="Times New Roman" w:hAnsi="Calibri" w:cs="Times New Roman"/>
                <w:color w:val="000000"/>
              </w:rPr>
              <w:t xml:space="preserve">, Hodgkin's disease, Multiple myeloma, Lymphatic leukaemia, Myeloid leukaemia, </w:t>
            </w:r>
            <w:proofErr w:type="spellStart"/>
            <w:r w:rsidRPr="00381E3B">
              <w:rPr>
                <w:rFonts w:ascii="Calibri" w:eastAsia="Times New Roman" w:hAnsi="Calibri" w:cs="Times New Roman"/>
                <w:color w:val="000000"/>
              </w:rPr>
              <w:t>Monocytic</w:t>
            </w:r>
            <w:proofErr w:type="spellEnd"/>
            <w:r w:rsidRPr="00381E3B">
              <w:rPr>
                <w:rFonts w:ascii="Calibri" w:eastAsia="Times New Roman" w:hAnsi="Calibri" w:cs="Times New Roman"/>
                <w:color w:val="000000"/>
              </w:rPr>
              <w:t xml:space="preserve"> leukaemia, Other and unspecified leukaemia, Other </w:t>
            </w:r>
            <w:proofErr w:type="spellStart"/>
            <w:r w:rsidRPr="00381E3B">
              <w:rPr>
                <w:rFonts w:ascii="Calibri" w:eastAsia="Times New Roman" w:hAnsi="Calibri" w:cs="Times New Roman"/>
                <w:color w:val="000000"/>
              </w:rPr>
              <w:t>neoplasms</w:t>
            </w:r>
            <w:proofErr w:type="spellEnd"/>
            <w:r w:rsidRPr="00381E3B">
              <w:rPr>
                <w:rFonts w:ascii="Calibri" w:eastAsia="Times New Roman" w:hAnsi="Calibri" w:cs="Times New Roman"/>
                <w:color w:val="000000"/>
              </w:rPr>
              <w:t xml:space="preserve"> of lymphatic &amp; haematopoietic tissue</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8418</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64</w:t>
            </w:r>
          </w:p>
        </w:tc>
      </w:tr>
      <w:tr w:rsidR="00E93361" w:rsidRPr="00381E3B" w:rsidTr="009473B4">
        <w:trPr>
          <w:cantSplit/>
          <w:trHeight w:val="2592"/>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Andjelkovitch</w:t>
            </w:r>
            <w:proofErr w:type="spellEnd"/>
            <w:r w:rsidRPr="00381E3B">
              <w:rPr>
                <w:rFonts w:ascii="Calibri" w:eastAsia="Times New Roman" w:hAnsi="Calibri" w:cs="Times New Roman"/>
                <w:color w:val="000000"/>
              </w:rPr>
              <w:t>, 1978</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Digestive organs &amp; peritoneum, Respiratory system, Bone/connective tissue/skin/breast, Genitourinary, Other/Unspecified, Lymphatic and haematopoietic tissue, Oesophagus, Stomach, Large intestine, Rectum, Liver, Gallbladder, Pancreas, Larynx, Trachea/Bronchus/Lung, Breast, Cervix, Femal</w:t>
            </w:r>
            <w:r>
              <w:rPr>
                <w:rFonts w:ascii="Calibri" w:eastAsia="Times New Roman" w:hAnsi="Calibri" w:cs="Times New Roman"/>
                <w:color w:val="000000"/>
              </w:rPr>
              <w:t>e</w:t>
            </w:r>
            <w:r w:rsidRPr="00381E3B">
              <w:rPr>
                <w:rFonts w:ascii="Calibri" w:eastAsia="Times New Roman" w:hAnsi="Calibri" w:cs="Times New Roman"/>
                <w:color w:val="000000"/>
              </w:rPr>
              <w:t xml:space="preserve"> genital, Bladder, Other/</w:t>
            </w:r>
            <w:proofErr w:type="spellStart"/>
            <w:r w:rsidRPr="00381E3B">
              <w:rPr>
                <w:rFonts w:ascii="Calibri" w:eastAsia="Times New Roman" w:hAnsi="Calibri" w:cs="Times New Roman"/>
                <w:color w:val="000000"/>
              </w:rPr>
              <w:t>unsp</w:t>
            </w:r>
            <w:proofErr w:type="spellEnd"/>
            <w:r w:rsidRPr="00381E3B">
              <w:rPr>
                <w:rFonts w:ascii="Calibri" w:eastAsia="Times New Roman" w:hAnsi="Calibri" w:cs="Times New Roman"/>
                <w:color w:val="000000"/>
              </w:rPr>
              <w:t xml:space="preserve">. Urinary, Brain &amp; CNS, </w:t>
            </w:r>
            <w:proofErr w:type="spellStart"/>
            <w:r w:rsidRPr="00381E3B">
              <w:rPr>
                <w:rFonts w:ascii="Calibri" w:eastAsia="Times New Roman" w:hAnsi="Calibri" w:cs="Times New Roman"/>
                <w:color w:val="000000"/>
              </w:rPr>
              <w:t>Lymphosarcoma</w:t>
            </w:r>
            <w:proofErr w:type="spellEnd"/>
            <w:r w:rsidRPr="00381E3B">
              <w:rPr>
                <w:rFonts w:ascii="Calibri" w:eastAsia="Times New Roman" w:hAnsi="Calibri" w:cs="Times New Roman"/>
                <w:color w:val="000000"/>
              </w:rPr>
              <w:t xml:space="preserve"> and </w:t>
            </w:r>
            <w:proofErr w:type="spellStart"/>
            <w:r w:rsidRPr="00381E3B">
              <w:rPr>
                <w:rFonts w:ascii="Calibri" w:eastAsia="Times New Roman" w:hAnsi="Calibri" w:cs="Times New Roman"/>
                <w:color w:val="000000"/>
              </w:rPr>
              <w:t>reticulosarcoma</w:t>
            </w:r>
            <w:proofErr w:type="spellEnd"/>
            <w:r w:rsidRPr="00381E3B">
              <w:rPr>
                <w:rFonts w:ascii="Calibri" w:eastAsia="Times New Roman" w:hAnsi="Calibri" w:cs="Times New Roman"/>
                <w:color w:val="000000"/>
              </w:rPr>
              <w:t>, Hodgkin's disease, Multiple myeloma, Leukaemia, Other lymphatic/</w:t>
            </w:r>
            <w:proofErr w:type="spellStart"/>
            <w:r w:rsidRPr="00381E3B">
              <w:rPr>
                <w:rFonts w:ascii="Calibri" w:eastAsia="Times New Roman" w:hAnsi="Calibri" w:cs="Times New Roman"/>
                <w:color w:val="000000"/>
              </w:rPr>
              <w:t>haemapoietic</w:t>
            </w:r>
            <w:proofErr w:type="spellEnd"/>
            <w:r w:rsidRPr="00381E3B">
              <w:rPr>
                <w:rFonts w:ascii="Calibri" w:eastAsia="Times New Roman" w:hAnsi="Calibri" w:cs="Times New Roman"/>
                <w:color w:val="000000"/>
              </w:rPr>
              <w:t xml:space="preserve"> tissues</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649</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4871</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F</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73</w:t>
            </w:r>
          </w:p>
        </w:tc>
      </w:tr>
      <w:tr w:rsidR="00E93361" w:rsidRPr="00381E3B" w:rsidTr="009473B4">
        <w:trPr>
          <w:cantSplit/>
          <w:trHeight w:val="1152"/>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lastRenderedPageBreak/>
              <w:t>Bernard</w:t>
            </w:r>
            <w:r w:rsidR="004F405E">
              <w:rPr>
                <w:rFonts w:ascii="Calibri" w:eastAsia="Times New Roman" w:hAnsi="Calibri" w:cs="Times New Roman"/>
                <w:color w:val="000000"/>
              </w:rPr>
              <w:t>in</w:t>
            </w:r>
            <w:r w:rsidRPr="00381E3B">
              <w:rPr>
                <w:rFonts w:ascii="Calibri" w:eastAsia="Times New Roman" w:hAnsi="Calibri" w:cs="Times New Roman"/>
                <w:color w:val="000000"/>
              </w:rPr>
              <w:t>elli</w:t>
            </w:r>
            <w:proofErr w:type="spellEnd"/>
            <w:r w:rsidRPr="00381E3B">
              <w:rPr>
                <w:rFonts w:ascii="Calibri" w:eastAsia="Times New Roman" w:hAnsi="Calibri" w:cs="Times New Roman"/>
                <w:color w:val="000000"/>
              </w:rPr>
              <w:t>, 1987</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taly</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All, Stomach, Rectum, Liver, Pancreas, Peritoneum, Maxillary sinus, Larynx, Trachea/Bronchus/Lung, Skin, Prostate, Testis, Bladder, Brain, Thyroid, Unspecified sites, Hodgkin's disease, Myeloid leukaemia, Other leukaemia</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4917</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69233</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62-1972</w:t>
            </w:r>
          </w:p>
        </w:tc>
      </w:tr>
      <w:tr w:rsidR="00E93361" w:rsidRPr="00381E3B" w:rsidTr="009473B4">
        <w:trPr>
          <w:cantSplit/>
          <w:trHeight w:val="1152"/>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oniol, 2016</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Europe</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Bladder, Lung, All, Stomach, Leukaemia, NHL, Multiple myeloma, Brain &amp; CNS, </w:t>
            </w:r>
            <w:proofErr w:type="spellStart"/>
            <w:r w:rsidRPr="00381E3B">
              <w:rPr>
                <w:rFonts w:ascii="Calibri" w:eastAsia="Times New Roman" w:hAnsi="Calibri" w:cs="Times New Roman"/>
                <w:color w:val="000000"/>
              </w:rPr>
              <w:t>Colorectum</w:t>
            </w:r>
            <w:proofErr w:type="spellEnd"/>
            <w:r w:rsidRPr="00381E3B">
              <w:rPr>
                <w:rFonts w:ascii="Calibri" w:eastAsia="Times New Roman" w:hAnsi="Calibri" w:cs="Times New Roman"/>
                <w:color w:val="000000"/>
              </w:rPr>
              <w:t>, Kidney, Larynx, Liver, Melanoma, Oesophagus, Oral cavity and pharynx, Pancreas, Prostate, Breast, Cervix, Ovary</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38457</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949370</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 M, F</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75-2011</w:t>
            </w:r>
          </w:p>
        </w:tc>
      </w:tr>
      <w:tr w:rsidR="00E93361" w:rsidRPr="00381E3B" w:rsidTr="009473B4">
        <w:trPr>
          <w:cantSplit/>
          <w:trHeight w:val="1440"/>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arlo, 1993</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Digestive organs &amp; peritoneum, Stomach, Rectum, Pancreas, Respiratory system, Lung, Bladder, Brain &amp; CNS, </w:t>
            </w:r>
            <w:proofErr w:type="spellStart"/>
            <w:r w:rsidRPr="00381E3B">
              <w:rPr>
                <w:rFonts w:ascii="Calibri" w:eastAsia="Times New Roman" w:hAnsi="Calibri" w:cs="Times New Roman"/>
                <w:color w:val="000000"/>
              </w:rPr>
              <w:t>Lymphosarcoma</w:t>
            </w:r>
            <w:proofErr w:type="spellEnd"/>
            <w:r w:rsidRPr="00381E3B">
              <w:rPr>
                <w:rFonts w:ascii="Calibri" w:eastAsia="Times New Roman" w:hAnsi="Calibri" w:cs="Times New Roman"/>
                <w:color w:val="000000"/>
              </w:rPr>
              <w:t xml:space="preserve"> and </w:t>
            </w:r>
            <w:proofErr w:type="spellStart"/>
            <w:r w:rsidRPr="00381E3B">
              <w:rPr>
                <w:rFonts w:ascii="Calibri" w:eastAsia="Times New Roman" w:hAnsi="Calibri" w:cs="Times New Roman"/>
                <w:color w:val="000000"/>
              </w:rPr>
              <w:t>reticulosarcoma</w:t>
            </w:r>
            <w:proofErr w:type="spellEnd"/>
            <w:r w:rsidRPr="00381E3B">
              <w:rPr>
                <w:rFonts w:ascii="Calibri" w:eastAsia="Times New Roman" w:hAnsi="Calibri" w:cs="Times New Roman"/>
                <w:color w:val="000000"/>
              </w:rPr>
              <w:t xml:space="preserve">, </w:t>
            </w:r>
            <w:proofErr w:type="spellStart"/>
            <w:r w:rsidRPr="00381E3B">
              <w:rPr>
                <w:rFonts w:ascii="Calibri" w:eastAsia="Times New Roman" w:hAnsi="Calibri" w:cs="Times New Roman"/>
                <w:color w:val="000000"/>
              </w:rPr>
              <w:t>Aleukaemia</w:t>
            </w:r>
            <w:proofErr w:type="spellEnd"/>
            <w:r w:rsidRPr="00381E3B">
              <w:rPr>
                <w:rFonts w:ascii="Calibri" w:eastAsia="Times New Roman" w:hAnsi="Calibri" w:cs="Times New Roman"/>
                <w:color w:val="000000"/>
              </w:rPr>
              <w:t xml:space="preserve"> and Leukaemia, Other lymphatic, </w:t>
            </w:r>
            <w:proofErr w:type="spellStart"/>
            <w:r w:rsidRPr="00381E3B">
              <w:rPr>
                <w:rFonts w:ascii="Calibri" w:eastAsia="Times New Roman" w:hAnsi="Calibri" w:cs="Times New Roman"/>
                <w:color w:val="000000"/>
              </w:rPr>
              <w:t>Lymphopoietic</w:t>
            </w:r>
            <w:proofErr w:type="spellEnd"/>
            <w:r w:rsidRPr="00381E3B">
              <w:rPr>
                <w:rFonts w:ascii="Calibri" w:eastAsia="Times New Roman" w:hAnsi="Calibri" w:cs="Times New Roman"/>
                <w:color w:val="000000"/>
              </w:rPr>
              <w:t xml:space="preserve"> system</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876</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36076</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62-1989</w:t>
            </w:r>
          </w:p>
        </w:tc>
      </w:tr>
      <w:tr w:rsidR="00E93361"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Carreon</w:t>
            </w:r>
            <w:proofErr w:type="spellEnd"/>
            <w:r w:rsidRPr="00381E3B">
              <w:rPr>
                <w:rFonts w:ascii="Calibri" w:eastAsia="Times New Roman" w:hAnsi="Calibri" w:cs="Times New Roman"/>
                <w:color w:val="000000"/>
              </w:rPr>
              <w:t>, 2014</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ladder</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875</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35115</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6-2006</w:t>
            </w:r>
          </w:p>
        </w:tc>
      </w:tr>
      <w:tr w:rsidR="00E93361"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Choi</w:t>
            </w:r>
            <w:proofErr w:type="spellEnd"/>
            <w:r w:rsidRPr="00381E3B">
              <w:rPr>
                <w:rFonts w:ascii="Calibri" w:eastAsia="Times New Roman" w:hAnsi="Calibri" w:cs="Times New Roman"/>
                <w:color w:val="000000"/>
              </w:rPr>
              <w:t>, 1991</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anad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ladder</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6208</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 M, F</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17-1983</w:t>
            </w:r>
          </w:p>
        </w:tc>
      </w:tr>
      <w:tr w:rsidR="00E93361"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how, 1995</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weden</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Oesophagus</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394</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60</w:t>
            </w:r>
          </w:p>
        </w:tc>
      </w:tr>
      <w:tr w:rsidR="00E93361" w:rsidRPr="00381E3B" w:rsidTr="009473B4">
        <w:trPr>
          <w:cantSplit/>
          <w:trHeight w:val="57"/>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Delzell</w:t>
            </w:r>
            <w:proofErr w:type="spellEnd"/>
            <w:r w:rsidRPr="00381E3B">
              <w:rPr>
                <w:rFonts w:ascii="Calibri" w:eastAsia="Times New Roman" w:hAnsi="Calibri" w:cs="Times New Roman"/>
                <w:color w:val="000000"/>
              </w:rPr>
              <w:t>, 1981</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 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Digestive organs &amp; peritoneum, Stomach, Large intestine, Rectum, Pancreas, Respiratory system, Bronchus and lung, Prostate, Kidney, Bladder, Melanoma, Brain, Leukaemia</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792</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6839</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22-1975</w:t>
            </w:r>
          </w:p>
        </w:tc>
      </w:tr>
      <w:tr w:rsidR="00E93361" w:rsidRPr="00381E3B" w:rsidTr="009473B4">
        <w:trPr>
          <w:cantSplit/>
          <w:trHeight w:val="2304"/>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Delzell</w:t>
            </w:r>
            <w:proofErr w:type="spellEnd"/>
            <w:r w:rsidRPr="00381E3B">
              <w:rPr>
                <w:rFonts w:ascii="Calibri" w:eastAsia="Times New Roman" w:hAnsi="Calibri" w:cs="Times New Roman"/>
                <w:color w:val="000000"/>
              </w:rPr>
              <w:t>, 2006*</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anada, US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Oesophagus, Stomach, </w:t>
            </w:r>
            <w:proofErr w:type="spellStart"/>
            <w:r w:rsidRPr="00381E3B">
              <w:rPr>
                <w:rFonts w:ascii="Calibri" w:eastAsia="Times New Roman" w:hAnsi="Calibri" w:cs="Times New Roman"/>
                <w:color w:val="000000"/>
              </w:rPr>
              <w:t>Colorectum</w:t>
            </w:r>
            <w:proofErr w:type="spellEnd"/>
            <w:r w:rsidRPr="00381E3B">
              <w:rPr>
                <w:rFonts w:ascii="Calibri" w:eastAsia="Times New Roman" w:hAnsi="Calibri" w:cs="Times New Roman"/>
                <w:color w:val="000000"/>
              </w:rPr>
              <w:t xml:space="preserve">, Liver, Pancreas, Larynx, Lung, Prostate, Bladder, Kidney, Brain, </w:t>
            </w:r>
            <w:proofErr w:type="spellStart"/>
            <w:r w:rsidRPr="00381E3B">
              <w:rPr>
                <w:rFonts w:ascii="Calibri" w:eastAsia="Times New Roman" w:hAnsi="Calibri" w:cs="Times New Roman"/>
                <w:color w:val="000000"/>
              </w:rPr>
              <w:t>Lymphohaematopoietic</w:t>
            </w:r>
            <w:proofErr w:type="spellEnd"/>
            <w:r w:rsidRPr="00381E3B">
              <w:rPr>
                <w:rFonts w:ascii="Calibri" w:eastAsia="Times New Roman" w:hAnsi="Calibri" w:cs="Times New Roman"/>
                <w:color w:val="000000"/>
              </w:rPr>
              <w:t xml:space="preserve"> system, NHL, Hodgkin's disease, Leukaemia, Multiple myeloma, Other sites, All Lymphocytic leukaemia, Acute Lymphocytic Leukaemia, Chronic Lymphocytic Leukaemia, All </w:t>
            </w:r>
            <w:proofErr w:type="spellStart"/>
            <w:r w:rsidRPr="00381E3B">
              <w:rPr>
                <w:rFonts w:ascii="Calibri" w:eastAsia="Times New Roman" w:hAnsi="Calibri" w:cs="Times New Roman"/>
                <w:color w:val="000000"/>
              </w:rPr>
              <w:t>Myelogrenous</w:t>
            </w:r>
            <w:proofErr w:type="spellEnd"/>
            <w:r w:rsidRPr="00381E3B">
              <w:rPr>
                <w:rFonts w:ascii="Calibri" w:eastAsia="Times New Roman" w:hAnsi="Calibri" w:cs="Times New Roman"/>
                <w:color w:val="000000"/>
              </w:rPr>
              <w:t xml:space="preserve"> leukaemia, Acute </w:t>
            </w:r>
            <w:proofErr w:type="spellStart"/>
            <w:r w:rsidRPr="00381E3B">
              <w:rPr>
                <w:rFonts w:ascii="Calibri" w:eastAsia="Times New Roman" w:hAnsi="Calibri" w:cs="Times New Roman"/>
                <w:color w:val="000000"/>
              </w:rPr>
              <w:t>Myelogrenous</w:t>
            </w:r>
            <w:proofErr w:type="spellEnd"/>
            <w:r w:rsidRPr="00381E3B">
              <w:rPr>
                <w:rFonts w:ascii="Calibri" w:eastAsia="Times New Roman" w:hAnsi="Calibri" w:cs="Times New Roman"/>
                <w:color w:val="000000"/>
              </w:rPr>
              <w:t xml:space="preserve"> Leukaemia, Chronic </w:t>
            </w:r>
            <w:proofErr w:type="spellStart"/>
            <w:r w:rsidRPr="00381E3B">
              <w:rPr>
                <w:rFonts w:ascii="Calibri" w:eastAsia="Times New Roman" w:hAnsi="Calibri" w:cs="Times New Roman"/>
                <w:color w:val="000000"/>
              </w:rPr>
              <w:t>Myelogrenous</w:t>
            </w:r>
            <w:proofErr w:type="spellEnd"/>
            <w:r w:rsidRPr="00381E3B">
              <w:rPr>
                <w:rFonts w:ascii="Calibri" w:eastAsia="Times New Roman" w:hAnsi="Calibri" w:cs="Times New Roman"/>
                <w:color w:val="000000"/>
              </w:rPr>
              <w:t xml:space="preserve"> Leukaemia, Other leukaemia</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7924</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540586</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4-1992</w:t>
            </w:r>
          </w:p>
        </w:tc>
      </w:tr>
      <w:tr w:rsidR="00E93361"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lastRenderedPageBreak/>
              <w:t>Dolin, 1992</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K</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ladder</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457</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80</w:t>
            </w:r>
          </w:p>
        </w:tc>
      </w:tr>
      <w:tr w:rsidR="00E93361" w:rsidRPr="00381E3B" w:rsidTr="009473B4">
        <w:trPr>
          <w:cantSplit/>
          <w:trHeight w:val="1440"/>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Gustavsson</w:t>
            </w:r>
            <w:proofErr w:type="spellEnd"/>
            <w:r w:rsidRPr="00381E3B">
              <w:rPr>
                <w:rFonts w:ascii="Calibri" w:eastAsia="Times New Roman" w:hAnsi="Calibri" w:cs="Times New Roman"/>
                <w:color w:val="000000"/>
              </w:rPr>
              <w:t>, 1986</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weden</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 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Oesophagus, Stomach, Small and large intestine, Rectum, Liver, Pancreas, Lung, Prostate, Bladder, Kidney, Lymphoma and myeloma, Leukaemia, </w:t>
            </w:r>
            <w:proofErr w:type="spellStart"/>
            <w:r w:rsidRPr="00381E3B">
              <w:rPr>
                <w:rFonts w:ascii="Calibri" w:eastAsia="Times New Roman" w:hAnsi="Calibri" w:cs="Times New Roman"/>
                <w:color w:val="000000"/>
              </w:rPr>
              <w:t>Nasopharynx</w:t>
            </w:r>
            <w:proofErr w:type="spellEnd"/>
            <w:r w:rsidRPr="00381E3B">
              <w:rPr>
                <w:rFonts w:ascii="Calibri" w:eastAsia="Times New Roman" w:hAnsi="Calibri" w:cs="Times New Roman"/>
                <w:color w:val="000000"/>
              </w:rPr>
              <w:t>, Colon, Nose and sinuses, Larynx, Pleura/Lung, Melanoma, Skin, Soft tissue sarcoma, Multiple myeloma, Other sites</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8734</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17000</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30-1975</w:t>
            </w:r>
          </w:p>
        </w:tc>
      </w:tr>
      <w:tr w:rsidR="00E93361"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Hall, 1991</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terine</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3064</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F</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r>
      <w:tr w:rsidR="00E93361" w:rsidRPr="00381E3B" w:rsidTr="009473B4">
        <w:trPr>
          <w:cantSplit/>
          <w:trHeight w:val="576"/>
          <w:tblHeader/>
        </w:trPr>
        <w:tc>
          <w:tcPr>
            <w:tcW w:w="2277"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Holmes, 1986</w:t>
            </w:r>
          </w:p>
        </w:tc>
        <w:tc>
          <w:tcPr>
            <w:tcW w:w="1316"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digestive organs and peritoneum, respiratory system, other/unspecified sites, lymphatic and </w:t>
            </w:r>
            <w:proofErr w:type="spellStart"/>
            <w:r w:rsidRPr="00381E3B">
              <w:rPr>
                <w:rFonts w:ascii="Calibri" w:eastAsia="Times New Roman" w:hAnsi="Calibri" w:cs="Times New Roman"/>
                <w:color w:val="000000"/>
              </w:rPr>
              <w:t>lymphopoeitic</w:t>
            </w:r>
            <w:proofErr w:type="spellEnd"/>
            <w:r w:rsidRPr="00381E3B">
              <w:rPr>
                <w:rFonts w:ascii="Calibri" w:eastAsia="Times New Roman" w:hAnsi="Calibri" w:cs="Times New Roman"/>
                <w:color w:val="000000"/>
              </w:rPr>
              <w:t xml:space="preserve"> ti</w:t>
            </w:r>
            <w:r>
              <w:rPr>
                <w:rFonts w:ascii="Calibri" w:eastAsia="Times New Roman" w:hAnsi="Calibri" w:cs="Times New Roman"/>
                <w:color w:val="000000"/>
              </w:rPr>
              <w:t>s</w:t>
            </w:r>
            <w:r w:rsidRPr="00381E3B">
              <w:rPr>
                <w:rFonts w:ascii="Calibri" w:eastAsia="Times New Roman" w:hAnsi="Calibri" w:cs="Times New Roman"/>
                <w:color w:val="000000"/>
              </w:rPr>
              <w:t>sue</w:t>
            </w:r>
          </w:p>
        </w:tc>
        <w:tc>
          <w:tcPr>
            <w:tcW w:w="850"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852</w:t>
            </w:r>
          </w:p>
        </w:tc>
        <w:tc>
          <w:tcPr>
            <w:tcW w:w="1134"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4322</w:t>
            </w:r>
          </w:p>
        </w:tc>
        <w:tc>
          <w:tcPr>
            <w:tcW w:w="851"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E93361" w:rsidRPr="00381E3B" w:rsidRDefault="00E93361"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3-1978</w:t>
            </w:r>
          </w:p>
        </w:tc>
      </w:tr>
      <w:tr w:rsidR="004F405E" w:rsidRPr="00381E3B" w:rsidTr="009473B4">
        <w:trPr>
          <w:cantSplit/>
          <w:trHeight w:val="576"/>
          <w:tblHeader/>
        </w:trPr>
        <w:tc>
          <w:tcPr>
            <w:tcW w:w="2277" w:type="dxa"/>
            <w:tcBorders>
              <w:top w:val="nil"/>
              <w:left w:val="nil"/>
              <w:bottom w:val="nil"/>
              <w:right w:val="nil"/>
            </w:tcBorders>
            <w:shd w:val="clear" w:color="auto" w:fill="auto"/>
            <w:noWrap/>
            <w:vAlign w:val="bottom"/>
            <w:hideMark/>
          </w:tcPr>
          <w:p w:rsidR="004F405E" w:rsidRPr="00381E3B" w:rsidRDefault="004F405E" w:rsidP="004F405E">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Malker</w:t>
            </w:r>
            <w:proofErr w:type="spellEnd"/>
            <w:r w:rsidRPr="00381E3B">
              <w:rPr>
                <w:rFonts w:ascii="Calibri" w:eastAsia="Times New Roman" w:hAnsi="Calibri" w:cs="Times New Roman"/>
                <w:color w:val="000000"/>
              </w:rPr>
              <w:t>, 1987</w:t>
            </w:r>
          </w:p>
        </w:tc>
        <w:tc>
          <w:tcPr>
            <w:tcW w:w="1316" w:type="dxa"/>
            <w:tcBorders>
              <w:top w:val="nil"/>
              <w:left w:val="nil"/>
              <w:bottom w:val="nil"/>
              <w:right w:val="nil"/>
            </w:tcBorders>
            <w:shd w:val="clear" w:color="auto" w:fill="auto"/>
            <w:noWrap/>
            <w:vAlign w:val="bottom"/>
            <w:hideMark/>
          </w:tcPr>
          <w:p w:rsidR="004F405E" w:rsidRPr="00381E3B" w:rsidRDefault="004F405E" w:rsidP="004F405E">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weden</w:t>
            </w:r>
          </w:p>
        </w:tc>
        <w:tc>
          <w:tcPr>
            <w:tcW w:w="1981" w:type="dxa"/>
            <w:tcBorders>
              <w:top w:val="nil"/>
              <w:left w:val="nil"/>
              <w:bottom w:val="nil"/>
              <w:right w:val="nil"/>
            </w:tcBorders>
            <w:shd w:val="clear" w:color="auto" w:fill="auto"/>
            <w:noWrap/>
            <w:vAlign w:val="bottom"/>
            <w:hideMark/>
          </w:tcPr>
          <w:p w:rsidR="004F405E" w:rsidRPr="00381E3B" w:rsidRDefault="004F405E" w:rsidP="004F405E">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4F405E" w:rsidRPr="00381E3B" w:rsidRDefault="004F405E" w:rsidP="004F405E">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ladder</w:t>
            </w:r>
          </w:p>
        </w:tc>
        <w:tc>
          <w:tcPr>
            <w:tcW w:w="850" w:type="dxa"/>
            <w:tcBorders>
              <w:top w:val="nil"/>
              <w:left w:val="nil"/>
              <w:bottom w:val="nil"/>
              <w:right w:val="nil"/>
            </w:tcBorders>
            <w:shd w:val="clear" w:color="auto" w:fill="auto"/>
            <w:noWrap/>
            <w:vAlign w:val="bottom"/>
            <w:hideMark/>
          </w:tcPr>
          <w:p w:rsidR="004F405E" w:rsidRPr="00381E3B" w:rsidRDefault="004F405E" w:rsidP="004F405E">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1702</w:t>
            </w:r>
          </w:p>
        </w:tc>
        <w:tc>
          <w:tcPr>
            <w:tcW w:w="1134" w:type="dxa"/>
            <w:tcBorders>
              <w:top w:val="nil"/>
              <w:left w:val="nil"/>
              <w:bottom w:val="nil"/>
              <w:right w:val="nil"/>
            </w:tcBorders>
            <w:shd w:val="clear" w:color="auto" w:fill="auto"/>
            <w:noWrap/>
            <w:vAlign w:val="bottom"/>
            <w:hideMark/>
          </w:tcPr>
          <w:p w:rsidR="004F405E" w:rsidRPr="00381E3B" w:rsidRDefault="004F405E" w:rsidP="004F405E">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4F405E">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4F405E">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60</w:t>
            </w:r>
          </w:p>
        </w:tc>
      </w:tr>
      <w:tr w:rsidR="004F405E"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ancuso, 1981</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rain &amp; CNS</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52</w:t>
            </w:r>
          </w:p>
        </w:tc>
      </w:tr>
      <w:tr w:rsidR="004F405E" w:rsidRPr="00381E3B" w:rsidTr="009473B4">
        <w:trPr>
          <w:cantSplit/>
          <w:trHeight w:val="86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cMichael, 1974</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Stomach, Large intestine, Rectum, Pancreas, Respiratory system, Prostate, Bladder, Brain &amp; CNS, </w:t>
            </w:r>
            <w:proofErr w:type="spellStart"/>
            <w:r w:rsidRPr="00381E3B">
              <w:rPr>
                <w:rFonts w:ascii="Calibri" w:eastAsia="Times New Roman" w:hAnsi="Calibri" w:cs="Times New Roman"/>
                <w:color w:val="000000"/>
              </w:rPr>
              <w:t>Lymphosarcoma</w:t>
            </w:r>
            <w:proofErr w:type="spellEnd"/>
            <w:r w:rsidRPr="00381E3B">
              <w:rPr>
                <w:rFonts w:ascii="Calibri" w:eastAsia="Times New Roman" w:hAnsi="Calibri" w:cs="Times New Roman"/>
                <w:color w:val="000000"/>
              </w:rPr>
              <w:t>, Leukaemia</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6678</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51347</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64</w:t>
            </w:r>
          </w:p>
        </w:tc>
      </w:tr>
      <w:tr w:rsidR="004F405E" w:rsidRPr="00381E3B" w:rsidTr="009473B4">
        <w:trPr>
          <w:cantSplit/>
          <w:trHeight w:val="1440"/>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Meinhardt</w:t>
            </w:r>
            <w:proofErr w:type="spellEnd"/>
            <w:r w:rsidRPr="00381E3B">
              <w:rPr>
                <w:rFonts w:ascii="Calibri" w:eastAsia="Times New Roman" w:hAnsi="Calibri" w:cs="Times New Roman"/>
                <w:color w:val="000000"/>
              </w:rPr>
              <w:t>, 1982</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Digestive organs &amp; peritoneum, Trachea/Bronchus/Lung, Male genital, Urinary, Lymphatic and haematopoietic tissue, </w:t>
            </w:r>
            <w:proofErr w:type="spellStart"/>
            <w:r w:rsidRPr="00381E3B">
              <w:rPr>
                <w:rFonts w:ascii="Calibri" w:eastAsia="Times New Roman" w:hAnsi="Calibri" w:cs="Times New Roman"/>
                <w:color w:val="000000"/>
              </w:rPr>
              <w:t>Lymphosarcoma</w:t>
            </w:r>
            <w:proofErr w:type="spellEnd"/>
            <w:r w:rsidRPr="00381E3B">
              <w:rPr>
                <w:rFonts w:ascii="Calibri" w:eastAsia="Times New Roman" w:hAnsi="Calibri" w:cs="Times New Roman"/>
                <w:color w:val="000000"/>
              </w:rPr>
              <w:t xml:space="preserve"> and </w:t>
            </w:r>
            <w:proofErr w:type="spellStart"/>
            <w:r w:rsidRPr="00381E3B">
              <w:rPr>
                <w:rFonts w:ascii="Calibri" w:eastAsia="Times New Roman" w:hAnsi="Calibri" w:cs="Times New Roman"/>
                <w:color w:val="000000"/>
              </w:rPr>
              <w:t>reticulosarcoma</w:t>
            </w:r>
            <w:proofErr w:type="spellEnd"/>
            <w:r w:rsidRPr="00381E3B">
              <w:rPr>
                <w:rFonts w:ascii="Calibri" w:eastAsia="Times New Roman" w:hAnsi="Calibri" w:cs="Times New Roman"/>
                <w:color w:val="000000"/>
              </w:rPr>
              <w:t xml:space="preserve">, Hodgkin's disease, </w:t>
            </w:r>
            <w:proofErr w:type="spellStart"/>
            <w:r w:rsidRPr="00381E3B">
              <w:rPr>
                <w:rFonts w:ascii="Calibri" w:eastAsia="Times New Roman" w:hAnsi="Calibri" w:cs="Times New Roman"/>
                <w:color w:val="000000"/>
              </w:rPr>
              <w:t>Aleukaemia</w:t>
            </w:r>
            <w:proofErr w:type="spellEnd"/>
            <w:r w:rsidRPr="00381E3B">
              <w:rPr>
                <w:rFonts w:ascii="Calibri" w:eastAsia="Times New Roman" w:hAnsi="Calibri" w:cs="Times New Roman"/>
                <w:color w:val="000000"/>
              </w:rPr>
              <w:t xml:space="preserve"> and Leukaemia, Other lymphatic/</w:t>
            </w:r>
            <w:proofErr w:type="spellStart"/>
            <w:r w:rsidRPr="00381E3B">
              <w:rPr>
                <w:rFonts w:ascii="Calibri" w:eastAsia="Times New Roman" w:hAnsi="Calibri" w:cs="Times New Roman"/>
                <w:color w:val="000000"/>
              </w:rPr>
              <w:t>haemapoietic</w:t>
            </w:r>
            <w:proofErr w:type="spellEnd"/>
            <w:r w:rsidRPr="00381E3B">
              <w:rPr>
                <w:rFonts w:ascii="Calibri" w:eastAsia="Times New Roman" w:hAnsi="Calibri" w:cs="Times New Roman"/>
                <w:color w:val="000000"/>
              </w:rPr>
              <w:t xml:space="preserve"> tissues, Other sites</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262</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34187</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3-1976</w:t>
            </w:r>
          </w:p>
        </w:tc>
      </w:tr>
      <w:tr w:rsidR="004F405E" w:rsidRPr="00381E3B" w:rsidTr="009473B4">
        <w:trPr>
          <w:cantSplit/>
          <w:trHeight w:val="1440"/>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onson, 1976**</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 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Digestive organs &amp; peritoneum, Oesophagus, Stomach, Large Intestine, Rectum, Liver &amp; </w:t>
            </w:r>
            <w:proofErr w:type="spellStart"/>
            <w:r w:rsidRPr="00381E3B">
              <w:rPr>
                <w:rFonts w:ascii="Calibri" w:eastAsia="Times New Roman" w:hAnsi="Calibri" w:cs="Times New Roman"/>
                <w:color w:val="000000"/>
              </w:rPr>
              <w:t>biliary</w:t>
            </w:r>
            <w:proofErr w:type="spellEnd"/>
            <w:r w:rsidRPr="00381E3B">
              <w:rPr>
                <w:rFonts w:ascii="Calibri" w:eastAsia="Times New Roman" w:hAnsi="Calibri" w:cs="Times New Roman"/>
                <w:color w:val="000000"/>
              </w:rPr>
              <w:t xml:space="preserve"> passages, Pancreas, Larynx, Lung, Prostate, Kidney, Bladder, Brain, Lymphatic &amp; myeloma, Leukaemia, Gastrointestinal</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3571</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53026</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71</w:t>
            </w:r>
          </w:p>
        </w:tc>
      </w:tr>
      <w:tr w:rsidR="004F405E" w:rsidRPr="00381E3B" w:rsidTr="009473B4">
        <w:trPr>
          <w:cantSplit/>
          <w:trHeight w:val="1440"/>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lastRenderedPageBreak/>
              <w:t>Monson, 1978</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 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Digestive organs &amp; peritoneum, Oesophagus, Stomach, Large Intestine, Rectum, Liver &amp; </w:t>
            </w:r>
            <w:proofErr w:type="spellStart"/>
            <w:r w:rsidRPr="00381E3B">
              <w:rPr>
                <w:rFonts w:ascii="Calibri" w:eastAsia="Times New Roman" w:hAnsi="Calibri" w:cs="Times New Roman"/>
                <w:color w:val="000000"/>
              </w:rPr>
              <w:t>biliary</w:t>
            </w:r>
            <w:proofErr w:type="spellEnd"/>
            <w:r w:rsidRPr="00381E3B">
              <w:rPr>
                <w:rFonts w:ascii="Calibri" w:eastAsia="Times New Roman" w:hAnsi="Calibri" w:cs="Times New Roman"/>
                <w:color w:val="000000"/>
              </w:rPr>
              <w:t xml:space="preserve"> passages, Pancreas, Larynx, Lung, Prostate, Kidney, Bladder, Brain, Lymphatic &amp; myeloma, Leukaemia, Gastrointestinal</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3571</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53026</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71</w:t>
            </w:r>
          </w:p>
        </w:tc>
      </w:tr>
      <w:tr w:rsidR="004F405E" w:rsidRPr="00381E3B" w:rsidTr="009473B4">
        <w:trPr>
          <w:cantSplit/>
          <w:trHeight w:val="86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Negri</w:t>
            </w:r>
            <w:proofErr w:type="spellEnd"/>
            <w:r w:rsidRPr="00381E3B">
              <w:rPr>
                <w:rFonts w:ascii="Calibri" w:eastAsia="Times New Roman" w:hAnsi="Calibri" w:cs="Times New Roman"/>
                <w:color w:val="000000"/>
              </w:rPr>
              <w:t>, 1989</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taly</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Oesophagus, Stomach, Liver, Pancreas, Larynx, Lung, Pleural, Skin, Bladder, Other urinary/Kidney, Brain, Leukaemia, Lymphoma, Other sites, All</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6629</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33678</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06-1981</w:t>
            </w:r>
          </w:p>
        </w:tc>
      </w:tr>
      <w:tr w:rsidR="004F405E" w:rsidRPr="00381E3B" w:rsidTr="009473B4">
        <w:trPr>
          <w:cantSplit/>
          <w:trHeight w:val="1152"/>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Norell</w:t>
            </w:r>
            <w:proofErr w:type="spellEnd"/>
            <w:r w:rsidRPr="00381E3B">
              <w:rPr>
                <w:rFonts w:ascii="Calibri" w:eastAsia="Times New Roman" w:hAnsi="Calibri" w:cs="Times New Roman"/>
                <w:color w:val="000000"/>
              </w:rPr>
              <w:t>, 1983</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weden</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outh/Pharynx, Oesophagus, Stomach, Colon, Rectum, Bile</w:t>
            </w:r>
            <w:r>
              <w:rPr>
                <w:rFonts w:ascii="Calibri" w:eastAsia="Times New Roman" w:hAnsi="Calibri" w:cs="Times New Roman"/>
                <w:color w:val="000000"/>
              </w:rPr>
              <w:t xml:space="preserve"> </w:t>
            </w:r>
            <w:r w:rsidRPr="00381E3B">
              <w:rPr>
                <w:rFonts w:ascii="Calibri" w:eastAsia="Times New Roman" w:hAnsi="Calibri" w:cs="Times New Roman"/>
                <w:color w:val="000000"/>
              </w:rPr>
              <w:t>duct/liver, Pancreas, Larynx, Lung, Prostate, Kidney, Urinary excl. Kidney, Melanoma, Skin, Nervous system, Endocrine glands, Lymphoma, Leukaemia, All</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345</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60</w:t>
            </w:r>
          </w:p>
        </w:tc>
      </w:tr>
      <w:tr w:rsidR="004F405E" w:rsidRPr="00381E3B" w:rsidTr="009473B4">
        <w:trPr>
          <w:cantSplit/>
          <w:trHeight w:val="86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Norseth</w:t>
            </w:r>
            <w:proofErr w:type="spellEnd"/>
            <w:r w:rsidRPr="00381E3B">
              <w:rPr>
                <w:rFonts w:ascii="Calibri" w:eastAsia="Times New Roman" w:hAnsi="Calibri" w:cs="Times New Roman"/>
                <w:color w:val="000000"/>
              </w:rPr>
              <w:t>, 1983</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orway</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tomach, Large intestine, Rectum, Pancreas, Lung, Prostate, Bladder, Nervous system, Lymphoma, Leukaemia, Other sites, All, Lung, Bladder, Pancreas</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448</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23-1940</w:t>
            </w:r>
          </w:p>
        </w:tc>
      </w:tr>
      <w:tr w:rsidR="004F405E" w:rsidRPr="00381E3B" w:rsidTr="009473B4">
        <w:trPr>
          <w:cantSplit/>
          <w:trHeight w:val="2016"/>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Olsen, 1987</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Denmark</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Oesophagus, Stomach, Small intestine/colon/rectum, Liver, </w:t>
            </w:r>
            <w:proofErr w:type="spellStart"/>
            <w:r w:rsidRPr="00381E3B">
              <w:rPr>
                <w:rFonts w:ascii="Calibri" w:eastAsia="Times New Roman" w:hAnsi="Calibri" w:cs="Times New Roman"/>
                <w:color w:val="000000"/>
              </w:rPr>
              <w:t>Biliary</w:t>
            </w:r>
            <w:proofErr w:type="spellEnd"/>
            <w:r w:rsidRPr="00381E3B">
              <w:rPr>
                <w:rFonts w:ascii="Calibri" w:eastAsia="Times New Roman" w:hAnsi="Calibri" w:cs="Times New Roman"/>
                <w:color w:val="000000"/>
              </w:rPr>
              <w:t xml:space="preserve"> passage/Gallbladder/amp </w:t>
            </w:r>
            <w:proofErr w:type="spellStart"/>
            <w:r w:rsidRPr="00381E3B">
              <w:rPr>
                <w:rFonts w:ascii="Calibri" w:eastAsia="Times New Roman" w:hAnsi="Calibri" w:cs="Times New Roman"/>
                <w:color w:val="000000"/>
              </w:rPr>
              <w:t>Vater</w:t>
            </w:r>
            <w:proofErr w:type="spellEnd"/>
            <w:r w:rsidRPr="00381E3B">
              <w:rPr>
                <w:rFonts w:ascii="Calibri" w:eastAsia="Times New Roman" w:hAnsi="Calibri" w:cs="Times New Roman"/>
                <w:color w:val="000000"/>
              </w:rPr>
              <w:t xml:space="preserve">, Pancreas, Nasal cavities and sinuses, Larynx, Trachea/Lung, </w:t>
            </w:r>
            <w:proofErr w:type="spellStart"/>
            <w:r w:rsidRPr="00381E3B">
              <w:rPr>
                <w:rFonts w:ascii="Calibri" w:eastAsia="Times New Roman" w:hAnsi="Calibri" w:cs="Times New Roman"/>
                <w:color w:val="000000"/>
              </w:rPr>
              <w:t>Mesothelioma</w:t>
            </w:r>
            <w:proofErr w:type="spellEnd"/>
            <w:r w:rsidRPr="00381E3B">
              <w:rPr>
                <w:rFonts w:ascii="Calibri" w:eastAsia="Times New Roman" w:hAnsi="Calibri" w:cs="Times New Roman"/>
                <w:color w:val="000000"/>
              </w:rPr>
              <w:t xml:space="preserve">, Breast, Testis, Other male genital and Prostate, Kidney, Renal pelvis and </w:t>
            </w:r>
            <w:proofErr w:type="spellStart"/>
            <w:r w:rsidRPr="00381E3B">
              <w:rPr>
                <w:rFonts w:ascii="Calibri" w:eastAsia="Times New Roman" w:hAnsi="Calibri" w:cs="Times New Roman"/>
                <w:color w:val="000000"/>
              </w:rPr>
              <w:t>ureter</w:t>
            </w:r>
            <w:proofErr w:type="spellEnd"/>
            <w:r w:rsidRPr="00381E3B">
              <w:rPr>
                <w:rFonts w:ascii="Calibri" w:eastAsia="Times New Roman" w:hAnsi="Calibri" w:cs="Times New Roman"/>
                <w:color w:val="000000"/>
              </w:rPr>
              <w:t>, Bladder, Melanoma, NMSC, NHL, Hodgkin's disease, Acute Leukaemia, Non-acute Leukaemia, Other leukaemia</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93810</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r>
      <w:tr w:rsidR="004F405E" w:rsidRPr="00381E3B" w:rsidTr="009473B4">
        <w:trPr>
          <w:cantSplit/>
          <w:trHeight w:val="86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Paxton, 1996</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Lymphatic and haematopoietic tissue,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Digestive organs &amp; peritoneum, Respiratory system, Male genital, Urinary, Other/Unspecified, Leukaemia</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212</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40345</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36-1975</w:t>
            </w:r>
          </w:p>
        </w:tc>
      </w:tr>
      <w:tr w:rsidR="004F405E"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Pira</w:t>
            </w:r>
            <w:proofErr w:type="spellEnd"/>
            <w:r w:rsidRPr="00381E3B">
              <w:rPr>
                <w:rFonts w:ascii="Calibri" w:eastAsia="Times New Roman" w:hAnsi="Calibri" w:cs="Times New Roman"/>
                <w:color w:val="000000"/>
              </w:rPr>
              <w:t>, 2012</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taly</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tomach, Lung, Pleural, Bladder, Lymphoma, Leukaemia</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6246</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90512</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54-1965</w:t>
            </w:r>
          </w:p>
        </w:tc>
      </w:tr>
      <w:tr w:rsidR="004F405E" w:rsidRPr="00381E3B" w:rsidTr="009473B4">
        <w:trPr>
          <w:cantSplit/>
          <w:trHeight w:val="86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lastRenderedPageBreak/>
              <w:t>Prince, 2000</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Biliary</w:t>
            </w:r>
            <w:proofErr w:type="spellEnd"/>
            <w:r w:rsidRPr="00381E3B">
              <w:rPr>
                <w:rFonts w:ascii="Calibri" w:eastAsia="Times New Roman" w:hAnsi="Calibri" w:cs="Times New Roman"/>
                <w:color w:val="000000"/>
              </w:rPr>
              <w:t xml:space="preserve"> tract/liver/gallbladder, Lung, Prostate, Pancreas, Kidney, Brain, Unspecified sites, Lymphatic and haematopoietic tissue, All</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708</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57-1988</w:t>
            </w:r>
          </w:p>
        </w:tc>
      </w:tr>
      <w:tr w:rsidR="004F405E" w:rsidRPr="00381E3B" w:rsidTr="009473B4">
        <w:trPr>
          <w:cantSplit/>
          <w:trHeight w:val="576"/>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Rinsky</w:t>
            </w:r>
            <w:proofErr w:type="spellEnd"/>
            <w:r w:rsidRPr="00381E3B">
              <w:rPr>
                <w:rFonts w:ascii="Calibri" w:eastAsia="Times New Roman" w:hAnsi="Calibri" w:cs="Times New Roman"/>
                <w:color w:val="000000"/>
              </w:rPr>
              <w:t>, 2002</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w:t>
            </w:r>
            <w:proofErr w:type="spellStart"/>
            <w:r w:rsidRPr="00381E3B">
              <w:rPr>
                <w:rFonts w:ascii="Calibri" w:eastAsia="Times New Roman" w:hAnsi="Calibri" w:cs="Times New Roman"/>
                <w:color w:val="000000"/>
              </w:rPr>
              <w:t>Lymphohaematopoeitic</w:t>
            </w:r>
            <w:proofErr w:type="spellEnd"/>
            <w:r w:rsidRPr="00381E3B">
              <w:rPr>
                <w:rFonts w:ascii="Calibri" w:eastAsia="Times New Roman" w:hAnsi="Calibri" w:cs="Times New Roman"/>
                <w:color w:val="000000"/>
              </w:rPr>
              <w:t xml:space="preserve"> system, leukaemia, multiple myeloma, NHL</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291</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45753</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 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36-1976</w:t>
            </w:r>
          </w:p>
        </w:tc>
      </w:tr>
      <w:tr w:rsidR="004F405E" w:rsidRPr="00381E3B" w:rsidTr="009473B4">
        <w:trPr>
          <w:cantSplit/>
          <w:trHeight w:val="230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Sathiakumar</w:t>
            </w:r>
            <w:proofErr w:type="spellEnd"/>
            <w:r w:rsidRPr="00381E3B">
              <w:rPr>
                <w:rFonts w:ascii="Calibri" w:eastAsia="Times New Roman" w:hAnsi="Calibri" w:cs="Times New Roman"/>
                <w:color w:val="000000"/>
              </w:rPr>
              <w:t>, 2005</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anada, 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Oesophagus, Stomach, </w:t>
            </w:r>
            <w:proofErr w:type="spellStart"/>
            <w:r w:rsidRPr="00381E3B">
              <w:rPr>
                <w:rFonts w:ascii="Calibri" w:eastAsia="Times New Roman" w:hAnsi="Calibri" w:cs="Times New Roman"/>
                <w:color w:val="000000"/>
              </w:rPr>
              <w:t>Colorectum</w:t>
            </w:r>
            <w:proofErr w:type="spellEnd"/>
            <w:r w:rsidRPr="00381E3B">
              <w:rPr>
                <w:rFonts w:ascii="Calibri" w:eastAsia="Times New Roman" w:hAnsi="Calibri" w:cs="Times New Roman"/>
                <w:color w:val="000000"/>
              </w:rPr>
              <w:t xml:space="preserve">, Liver, Pancreas, Larynx, Lung, Prostate, Bladder, Kidney, Brain, </w:t>
            </w:r>
            <w:proofErr w:type="spellStart"/>
            <w:r w:rsidRPr="00381E3B">
              <w:rPr>
                <w:rFonts w:ascii="Calibri" w:eastAsia="Times New Roman" w:hAnsi="Calibri" w:cs="Times New Roman"/>
                <w:color w:val="000000"/>
              </w:rPr>
              <w:t>Lymphohaematopoietic</w:t>
            </w:r>
            <w:proofErr w:type="spellEnd"/>
            <w:r w:rsidRPr="00381E3B">
              <w:rPr>
                <w:rFonts w:ascii="Calibri" w:eastAsia="Times New Roman" w:hAnsi="Calibri" w:cs="Times New Roman"/>
                <w:color w:val="000000"/>
              </w:rPr>
              <w:t xml:space="preserve"> system, NHL, Hodgkin's disease, Leukaemia, Multiple myeloma, Other sites, All Lymphocytic leukaemia, Acute Lymphocytic Leukaemia, Chronic Lymphocytic Leukaemia, All </w:t>
            </w:r>
            <w:proofErr w:type="spellStart"/>
            <w:r w:rsidRPr="00381E3B">
              <w:rPr>
                <w:rFonts w:ascii="Calibri" w:eastAsia="Times New Roman" w:hAnsi="Calibri" w:cs="Times New Roman"/>
                <w:color w:val="000000"/>
              </w:rPr>
              <w:t>Myelogrenous</w:t>
            </w:r>
            <w:proofErr w:type="spellEnd"/>
            <w:r w:rsidRPr="00381E3B">
              <w:rPr>
                <w:rFonts w:ascii="Calibri" w:eastAsia="Times New Roman" w:hAnsi="Calibri" w:cs="Times New Roman"/>
                <w:color w:val="000000"/>
              </w:rPr>
              <w:t xml:space="preserve"> leukaemia, Acute </w:t>
            </w:r>
            <w:proofErr w:type="spellStart"/>
            <w:r w:rsidRPr="00381E3B">
              <w:rPr>
                <w:rFonts w:ascii="Calibri" w:eastAsia="Times New Roman" w:hAnsi="Calibri" w:cs="Times New Roman"/>
                <w:color w:val="000000"/>
              </w:rPr>
              <w:t>Myelogrenous</w:t>
            </w:r>
            <w:proofErr w:type="spellEnd"/>
            <w:r w:rsidRPr="00381E3B">
              <w:rPr>
                <w:rFonts w:ascii="Calibri" w:eastAsia="Times New Roman" w:hAnsi="Calibri" w:cs="Times New Roman"/>
                <w:color w:val="000000"/>
              </w:rPr>
              <w:t xml:space="preserve"> Leukaemia, Chronic </w:t>
            </w:r>
            <w:proofErr w:type="spellStart"/>
            <w:r w:rsidRPr="00381E3B">
              <w:rPr>
                <w:rFonts w:ascii="Calibri" w:eastAsia="Times New Roman" w:hAnsi="Calibri" w:cs="Times New Roman"/>
                <w:color w:val="000000"/>
              </w:rPr>
              <w:t>Myelogrenous</w:t>
            </w:r>
            <w:proofErr w:type="spellEnd"/>
            <w:r w:rsidRPr="00381E3B">
              <w:rPr>
                <w:rFonts w:ascii="Calibri" w:eastAsia="Times New Roman" w:hAnsi="Calibri" w:cs="Times New Roman"/>
                <w:color w:val="000000"/>
              </w:rPr>
              <w:t xml:space="preserve"> Leukaemia, Other leukaemia</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7924</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540586</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4-1992</w:t>
            </w:r>
          </w:p>
        </w:tc>
      </w:tr>
      <w:tr w:rsidR="004F405E" w:rsidRPr="00381E3B" w:rsidTr="009473B4">
        <w:trPr>
          <w:cantSplit/>
          <w:trHeight w:val="1440"/>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Sathiakumar</w:t>
            </w:r>
            <w:proofErr w:type="spellEnd"/>
            <w:r w:rsidRPr="00381E3B">
              <w:rPr>
                <w:rFonts w:ascii="Calibri" w:eastAsia="Times New Roman" w:hAnsi="Calibri" w:cs="Times New Roman"/>
                <w:color w:val="000000"/>
              </w:rPr>
              <w:t>, 200</w:t>
            </w:r>
            <w:r>
              <w:rPr>
                <w:rFonts w:ascii="Calibri" w:eastAsia="Times New Roman" w:hAnsi="Calibri" w:cs="Times New Roman"/>
                <w:color w:val="000000"/>
              </w:rPr>
              <w:t>9</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anada, 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Oesophagus, Stomach, </w:t>
            </w:r>
            <w:proofErr w:type="spellStart"/>
            <w:r w:rsidRPr="00381E3B">
              <w:rPr>
                <w:rFonts w:ascii="Calibri" w:eastAsia="Times New Roman" w:hAnsi="Calibri" w:cs="Times New Roman"/>
                <w:color w:val="000000"/>
              </w:rPr>
              <w:t>Colorectum</w:t>
            </w:r>
            <w:proofErr w:type="spellEnd"/>
            <w:r w:rsidRPr="00381E3B">
              <w:rPr>
                <w:rFonts w:ascii="Calibri" w:eastAsia="Times New Roman" w:hAnsi="Calibri" w:cs="Times New Roman"/>
                <w:color w:val="000000"/>
              </w:rPr>
              <w:t xml:space="preserve">, Liver, Pancreas, Larynx, Lung, Breast, Uterus (incl. Cervix), Ovary, Bladder, Kidney, Brain, </w:t>
            </w:r>
            <w:proofErr w:type="spellStart"/>
            <w:r w:rsidRPr="00381E3B">
              <w:rPr>
                <w:rFonts w:ascii="Calibri" w:eastAsia="Times New Roman" w:hAnsi="Calibri" w:cs="Times New Roman"/>
                <w:color w:val="000000"/>
              </w:rPr>
              <w:t>Lymphohaematopoietic</w:t>
            </w:r>
            <w:proofErr w:type="spellEnd"/>
            <w:r w:rsidRPr="00381E3B">
              <w:rPr>
                <w:rFonts w:ascii="Calibri" w:eastAsia="Times New Roman" w:hAnsi="Calibri" w:cs="Times New Roman"/>
                <w:color w:val="000000"/>
              </w:rPr>
              <w:t xml:space="preserve"> system, NHL, Hodgkin's disease, Leukaemia, Multiple myeloma, Other sites</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4863</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81831</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F</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3-1991</w:t>
            </w:r>
          </w:p>
        </w:tc>
      </w:tr>
      <w:tr w:rsidR="004F405E"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impson, 1999</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K</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ladder</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6792</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F</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90</w:t>
            </w:r>
          </w:p>
        </w:tc>
      </w:tr>
      <w:tr w:rsidR="004F405E" w:rsidRPr="00381E3B" w:rsidTr="009473B4">
        <w:trPr>
          <w:cantSplit/>
          <w:trHeight w:val="1440"/>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Solionova</w:t>
            </w:r>
            <w:proofErr w:type="spellEnd"/>
            <w:r w:rsidRPr="00381E3B">
              <w:rPr>
                <w:rFonts w:ascii="Calibri" w:eastAsia="Times New Roman" w:hAnsi="Calibri" w:cs="Times New Roman"/>
                <w:color w:val="000000"/>
              </w:rPr>
              <w:t>, 1993</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Russi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 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All, Oral cavity and pharynx, Oesophagus, Stomach, Colon, Rectum, Other digestive organs, Lung, Prostate, Kidney and Bladder, Other sites, Lymphoma and leukaemia, Gallbladder, Pancreas, Larynx, Bone and  connective tissue, Skin, Bladder, Kidney, Brain, Breast, Uterine, Ovary, Cervix, Vulva, Thyroid</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178</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0302</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 F</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83</w:t>
            </w:r>
          </w:p>
        </w:tc>
      </w:tr>
      <w:tr w:rsidR="004F405E" w:rsidRPr="00381E3B" w:rsidTr="009473B4">
        <w:trPr>
          <w:cantSplit/>
          <w:trHeight w:val="172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lastRenderedPageBreak/>
              <w:t>Sorahan, 1989</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K</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Lip, Tongue, Mouth, Pharynx, Oesophagus, Stomach, Small intestine, Large intestine, Rectum, Liver, Gallbladder, Pancreas, Nose and sinuses, Larynx, Lung, Bone, Skin, Breast, Prostate, Testis, Bladder, Other genital, Other urinary, Brain, Thyroid, </w:t>
            </w:r>
            <w:proofErr w:type="spellStart"/>
            <w:r w:rsidRPr="00381E3B">
              <w:rPr>
                <w:rFonts w:ascii="Calibri" w:eastAsia="Times New Roman" w:hAnsi="Calibri" w:cs="Times New Roman"/>
                <w:color w:val="000000"/>
              </w:rPr>
              <w:t>Lympho</w:t>
            </w:r>
            <w:proofErr w:type="spellEnd"/>
            <w:r w:rsidRPr="00381E3B">
              <w:rPr>
                <w:rFonts w:ascii="Calibri" w:eastAsia="Times New Roman" w:hAnsi="Calibri" w:cs="Times New Roman"/>
                <w:color w:val="000000"/>
              </w:rPr>
              <w:t>, Hodgkin's disease, Multiple myeloma, Leukaemia, All</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36691</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6-1960</w:t>
            </w:r>
          </w:p>
        </w:tc>
      </w:tr>
      <w:tr w:rsidR="004F405E" w:rsidRPr="00381E3B" w:rsidTr="009473B4">
        <w:trPr>
          <w:cantSplit/>
          <w:trHeight w:val="86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trauss, 1993</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S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Oesophagus, Stomach, Colon, Rectum, Liver, Pancreas, Lung, Prostate, Kidney, Bladder, Central Nervous System, Leukaemia, Other sites</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059</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3943</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34-1977</w:t>
            </w:r>
          </w:p>
        </w:tc>
      </w:tr>
      <w:tr w:rsidR="004F405E" w:rsidRPr="00381E3B" w:rsidTr="009473B4">
        <w:trPr>
          <w:cantSplit/>
          <w:trHeight w:val="172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Szeszenia-Dabrowska</w:t>
            </w:r>
            <w:proofErr w:type="spellEnd"/>
            <w:r w:rsidRPr="00381E3B">
              <w:rPr>
                <w:rFonts w:ascii="Calibri" w:eastAsia="Times New Roman" w:hAnsi="Calibri" w:cs="Times New Roman"/>
                <w:color w:val="000000"/>
              </w:rPr>
              <w:t>, 1991</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Poland</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All, Tongue, Oesophagus, Stomach, Large intestine, Rectum, Liver, Gallbladder, Pancreas, Larynx, Trachea/Bronchus/Lung, Thymus/heart/</w:t>
            </w:r>
            <w:proofErr w:type="spellStart"/>
            <w:r w:rsidRPr="00381E3B">
              <w:rPr>
                <w:rFonts w:ascii="Calibri" w:eastAsia="Times New Roman" w:hAnsi="Calibri" w:cs="Times New Roman"/>
                <w:color w:val="000000"/>
              </w:rPr>
              <w:t>mediastinum</w:t>
            </w:r>
            <w:proofErr w:type="spellEnd"/>
            <w:r w:rsidRPr="00381E3B">
              <w:rPr>
                <w:rFonts w:ascii="Calibri" w:eastAsia="Times New Roman" w:hAnsi="Calibri" w:cs="Times New Roman"/>
                <w:color w:val="000000"/>
              </w:rPr>
              <w:t xml:space="preserve">, Bone and </w:t>
            </w:r>
            <w:proofErr w:type="spellStart"/>
            <w:r w:rsidRPr="00381E3B">
              <w:rPr>
                <w:rFonts w:ascii="Calibri" w:eastAsia="Times New Roman" w:hAnsi="Calibri" w:cs="Times New Roman"/>
                <w:color w:val="000000"/>
              </w:rPr>
              <w:t>articular</w:t>
            </w:r>
            <w:proofErr w:type="spellEnd"/>
            <w:r w:rsidRPr="00381E3B">
              <w:rPr>
                <w:rFonts w:ascii="Calibri" w:eastAsia="Times New Roman" w:hAnsi="Calibri" w:cs="Times New Roman"/>
                <w:color w:val="000000"/>
              </w:rPr>
              <w:t xml:space="preserve"> cartilage, </w:t>
            </w:r>
            <w:proofErr w:type="spellStart"/>
            <w:r w:rsidRPr="00381E3B">
              <w:rPr>
                <w:rFonts w:ascii="Calibri" w:eastAsia="Times New Roman" w:hAnsi="Calibri" w:cs="Times New Roman"/>
                <w:color w:val="000000"/>
              </w:rPr>
              <w:t>Melanocarcinoma</w:t>
            </w:r>
            <w:proofErr w:type="spellEnd"/>
            <w:r w:rsidRPr="00381E3B">
              <w:rPr>
                <w:rFonts w:ascii="Calibri" w:eastAsia="Times New Roman" w:hAnsi="Calibri" w:cs="Times New Roman"/>
                <w:color w:val="000000"/>
              </w:rPr>
              <w:t>, Other skin, Masculine mamma, Prostate, Penis and other male genital, Bladder, Other urinary/Kidney, Eye, Brain, Lymphatic and haematopoietic tissue</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6978</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5-1973</w:t>
            </w:r>
          </w:p>
        </w:tc>
      </w:tr>
      <w:tr w:rsidR="004F405E"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Veys</w:t>
            </w:r>
            <w:proofErr w:type="spellEnd"/>
            <w:r w:rsidRPr="00381E3B">
              <w:rPr>
                <w:rFonts w:ascii="Calibri" w:eastAsia="Times New Roman" w:hAnsi="Calibri" w:cs="Times New Roman"/>
                <w:color w:val="000000"/>
              </w:rPr>
              <w:t>, 2004A</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K</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 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ladder</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5128</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6-1949</w:t>
            </w:r>
          </w:p>
        </w:tc>
      </w:tr>
      <w:tr w:rsidR="004F405E" w:rsidRPr="00381E3B" w:rsidTr="009473B4">
        <w:trPr>
          <w:cantSplit/>
          <w:trHeight w:val="86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Veys</w:t>
            </w:r>
            <w:proofErr w:type="spellEnd"/>
            <w:r w:rsidRPr="00381E3B">
              <w:rPr>
                <w:rFonts w:ascii="Calibri" w:eastAsia="Times New Roman" w:hAnsi="Calibri" w:cs="Times New Roman"/>
                <w:color w:val="000000"/>
              </w:rPr>
              <w:t>, 2004B</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UK</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All, Stomach, Oesophagus, Colon, Rectum, Bile duct/gallbladder, Pancreas, Larynx, Lung, Prostate, Renal and other urinary, Brain &amp; CNS, Thyroid, Lymphoma, Leukaemia</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6454</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67743</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46-1960</w:t>
            </w:r>
          </w:p>
        </w:tc>
      </w:tr>
      <w:tr w:rsidR="004F405E" w:rsidRPr="00381E3B" w:rsidTr="009473B4">
        <w:trPr>
          <w:cantSplit/>
          <w:trHeight w:val="2304"/>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Vlaanderen</w:t>
            </w:r>
            <w:proofErr w:type="spellEnd"/>
            <w:r w:rsidRPr="00381E3B">
              <w:rPr>
                <w:rFonts w:ascii="Calibri" w:eastAsia="Times New Roman" w:hAnsi="Calibri" w:cs="Times New Roman"/>
                <w:color w:val="000000"/>
              </w:rPr>
              <w:t>, 2013</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Germany</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Lip/oral cavity/pharynx, Oral cavity, Pharynx, Digestive organs &amp; peritoneum, Oesophagus, Stomach, Colon, Rectum, Liver/Gallbladder, Pancreas, </w:t>
            </w:r>
            <w:proofErr w:type="spellStart"/>
            <w:r w:rsidRPr="00381E3B">
              <w:rPr>
                <w:rFonts w:ascii="Calibri" w:eastAsia="Times New Roman" w:hAnsi="Calibri" w:cs="Times New Roman"/>
                <w:color w:val="000000"/>
              </w:rPr>
              <w:t>Intrathoracic</w:t>
            </w:r>
            <w:proofErr w:type="spellEnd"/>
            <w:r w:rsidRPr="00381E3B">
              <w:rPr>
                <w:rFonts w:ascii="Calibri" w:eastAsia="Times New Roman" w:hAnsi="Calibri" w:cs="Times New Roman"/>
                <w:color w:val="000000"/>
              </w:rPr>
              <w:t xml:space="preserve"> and respiratory, Larynx, Trachea/Bronchus/Lung, Pleural, Skin, Breast, Male genital, Prostate, Testis, Bladder, Kidney, Brain, Unspecified sites, Lymphatic system, Lymphatic and haematopoietic tissue, Leukaemia, Female genital, Uterus, Cervix, Body of uterus, Ovary, Lung</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3395</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09475</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 M, F</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81</w:t>
            </w:r>
          </w:p>
        </w:tc>
      </w:tr>
      <w:tr w:rsidR="004F405E"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Wang, 1984</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hin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Lung, Stomach, Liver, All</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8852</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Pr>
                <w:rFonts w:ascii="Calibri" w:eastAsia="Times New Roman" w:hAnsi="Calibri" w:cs="Times New Roman"/>
                <w:color w:val="000000"/>
              </w:rPr>
              <w:t>&lt;</w:t>
            </w:r>
            <w:r w:rsidRPr="00381E3B">
              <w:rPr>
                <w:rFonts w:ascii="Calibri" w:eastAsia="Times New Roman" w:hAnsi="Calibri" w:cs="Times New Roman"/>
                <w:color w:val="000000"/>
              </w:rPr>
              <w:t>1980</w:t>
            </w:r>
          </w:p>
        </w:tc>
      </w:tr>
      <w:tr w:rsidR="004F405E" w:rsidRPr="00381E3B" w:rsidTr="009473B4">
        <w:trPr>
          <w:cantSplit/>
          <w:trHeight w:val="2592"/>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lastRenderedPageBreak/>
              <w:t>Wingren</w:t>
            </w:r>
            <w:proofErr w:type="spellEnd"/>
            <w:r w:rsidRPr="00381E3B">
              <w:rPr>
                <w:rFonts w:ascii="Calibri" w:eastAsia="Times New Roman" w:hAnsi="Calibri" w:cs="Times New Roman"/>
                <w:color w:val="000000"/>
              </w:rPr>
              <w:t>, 2007</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Sweden</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 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 xml:space="preserve">All, Floor of mouth, Oral </w:t>
            </w:r>
            <w:proofErr w:type="spellStart"/>
            <w:r w:rsidRPr="00381E3B">
              <w:rPr>
                <w:rFonts w:ascii="Calibri" w:eastAsia="Times New Roman" w:hAnsi="Calibri" w:cs="Times New Roman"/>
                <w:color w:val="000000"/>
              </w:rPr>
              <w:t>mesopharynx</w:t>
            </w:r>
            <w:proofErr w:type="spellEnd"/>
            <w:r w:rsidRPr="00381E3B">
              <w:rPr>
                <w:rFonts w:ascii="Calibri" w:eastAsia="Times New Roman" w:hAnsi="Calibri" w:cs="Times New Roman"/>
                <w:color w:val="000000"/>
              </w:rPr>
              <w:t xml:space="preserve">, </w:t>
            </w:r>
            <w:proofErr w:type="spellStart"/>
            <w:r w:rsidRPr="00381E3B">
              <w:rPr>
                <w:rFonts w:ascii="Calibri" w:eastAsia="Times New Roman" w:hAnsi="Calibri" w:cs="Times New Roman"/>
                <w:color w:val="000000"/>
              </w:rPr>
              <w:t>Buccal</w:t>
            </w:r>
            <w:proofErr w:type="spellEnd"/>
            <w:r w:rsidRPr="00381E3B">
              <w:rPr>
                <w:rFonts w:ascii="Calibri" w:eastAsia="Times New Roman" w:hAnsi="Calibri" w:cs="Times New Roman"/>
                <w:color w:val="000000"/>
              </w:rPr>
              <w:t xml:space="preserve"> cavity and pharynx, Oesophagus, Stomach, Small intestine, Colon, Rectum, </w:t>
            </w:r>
            <w:proofErr w:type="spellStart"/>
            <w:r w:rsidRPr="00381E3B">
              <w:rPr>
                <w:rFonts w:ascii="Calibri" w:eastAsia="Times New Roman" w:hAnsi="Calibri" w:cs="Times New Roman"/>
                <w:color w:val="000000"/>
              </w:rPr>
              <w:t>Intrahepatic</w:t>
            </w:r>
            <w:proofErr w:type="spellEnd"/>
            <w:r w:rsidRPr="00381E3B">
              <w:rPr>
                <w:rFonts w:ascii="Calibri" w:eastAsia="Times New Roman" w:hAnsi="Calibri" w:cs="Times New Roman"/>
                <w:color w:val="000000"/>
              </w:rPr>
              <w:t xml:space="preserve"> bile ducts/liver, Pancreas, Digestive system, Larynx, Pleura/trachea/bronchus/lung, Respiratory system, Prostate, Kidney, Urinary incl. Bladder, Melanoma + skin, Brain, Other endocrine, Connective tissue, </w:t>
            </w:r>
            <w:proofErr w:type="spellStart"/>
            <w:r w:rsidRPr="00381E3B">
              <w:rPr>
                <w:rFonts w:ascii="Calibri" w:eastAsia="Times New Roman" w:hAnsi="Calibri" w:cs="Times New Roman"/>
                <w:color w:val="000000"/>
              </w:rPr>
              <w:t>Lymphosarcoma</w:t>
            </w:r>
            <w:proofErr w:type="spellEnd"/>
            <w:r w:rsidRPr="00381E3B">
              <w:rPr>
                <w:rFonts w:ascii="Calibri" w:eastAsia="Times New Roman" w:hAnsi="Calibri" w:cs="Times New Roman"/>
                <w:color w:val="000000"/>
              </w:rPr>
              <w:t xml:space="preserve"> and other lymphomas, Multiple myeloma, Leukaemia, Lymphatic and haematopoietic tissue, Trachea/Bronchus/Lung, Skin, Lymphoma</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5558</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01486</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1938-1981</w:t>
            </w:r>
          </w:p>
        </w:tc>
      </w:tr>
      <w:tr w:rsidR="004F405E"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proofErr w:type="spellStart"/>
            <w:r w:rsidRPr="00381E3B">
              <w:rPr>
                <w:rFonts w:ascii="Calibri" w:eastAsia="Times New Roman" w:hAnsi="Calibri" w:cs="Times New Roman"/>
                <w:color w:val="000000"/>
              </w:rPr>
              <w:t>Zeegers</w:t>
            </w:r>
            <w:proofErr w:type="spellEnd"/>
            <w:r w:rsidRPr="00381E3B">
              <w:rPr>
                <w:rFonts w:ascii="Calibri" w:eastAsia="Times New Roman" w:hAnsi="Calibri" w:cs="Times New Roman"/>
                <w:color w:val="000000"/>
              </w:rPr>
              <w:t>, 2004</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etherlands</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I</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Prostate</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2355</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8711</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r>
      <w:tr w:rsidR="004F405E" w:rsidRPr="00381E3B" w:rsidTr="009473B4">
        <w:trPr>
          <w:cantSplit/>
          <w:trHeight w:val="288"/>
          <w:tblHeader/>
        </w:trPr>
        <w:tc>
          <w:tcPr>
            <w:tcW w:w="2277"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Zhang, 1989</w:t>
            </w:r>
          </w:p>
        </w:tc>
        <w:tc>
          <w:tcPr>
            <w:tcW w:w="1316"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China</w:t>
            </w:r>
          </w:p>
        </w:tc>
        <w:tc>
          <w:tcPr>
            <w:tcW w:w="198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M</w:t>
            </w:r>
          </w:p>
        </w:tc>
        <w:tc>
          <w:tcPr>
            <w:tcW w:w="4947" w:type="dxa"/>
            <w:tcBorders>
              <w:top w:val="nil"/>
              <w:left w:val="nil"/>
              <w:bottom w:val="nil"/>
              <w:right w:val="nil"/>
            </w:tcBorders>
            <w:shd w:val="clear" w:color="auto" w:fill="auto"/>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All, Lung, Stomach, Liver, Colon, Oesophagus</w:t>
            </w:r>
          </w:p>
        </w:tc>
        <w:tc>
          <w:tcPr>
            <w:tcW w:w="850"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jc w:val="right"/>
              <w:rPr>
                <w:rFonts w:ascii="Calibri" w:eastAsia="Times New Roman" w:hAnsi="Calibri" w:cs="Times New Roman"/>
                <w:color w:val="000000"/>
              </w:rPr>
            </w:pPr>
            <w:r w:rsidRPr="00381E3B">
              <w:rPr>
                <w:rFonts w:ascii="Calibri" w:eastAsia="Times New Roman" w:hAnsi="Calibri" w:cs="Times New Roman"/>
                <w:color w:val="000000"/>
              </w:rPr>
              <w:t>1624</w:t>
            </w:r>
          </w:p>
        </w:tc>
        <w:tc>
          <w:tcPr>
            <w:tcW w:w="1134"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c>
          <w:tcPr>
            <w:tcW w:w="851"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B, M, F</w:t>
            </w:r>
          </w:p>
        </w:tc>
        <w:tc>
          <w:tcPr>
            <w:tcW w:w="1389" w:type="dxa"/>
            <w:tcBorders>
              <w:top w:val="nil"/>
              <w:left w:val="nil"/>
              <w:bottom w:val="nil"/>
              <w:right w:val="nil"/>
            </w:tcBorders>
            <w:shd w:val="clear" w:color="auto" w:fill="auto"/>
            <w:noWrap/>
            <w:vAlign w:val="bottom"/>
            <w:hideMark/>
          </w:tcPr>
          <w:p w:rsidR="004F405E" w:rsidRPr="00381E3B" w:rsidRDefault="004F405E" w:rsidP="009473B4">
            <w:pPr>
              <w:spacing w:after="0" w:line="240" w:lineRule="auto"/>
              <w:rPr>
                <w:rFonts w:ascii="Calibri" w:eastAsia="Times New Roman" w:hAnsi="Calibri" w:cs="Times New Roman"/>
                <w:color w:val="000000"/>
              </w:rPr>
            </w:pPr>
            <w:r w:rsidRPr="00381E3B">
              <w:rPr>
                <w:rFonts w:ascii="Calibri" w:eastAsia="Times New Roman" w:hAnsi="Calibri" w:cs="Times New Roman"/>
                <w:color w:val="000000"/>
              </w:rPr>
              <w:t>NR</w:t>
            </w:r>
          </w:p>
        </w:tc>
      </w:tr>
    </w:tbl>
    <w:p w:rsidR="00E93361" w:rsidRDefault="00E93361" w:rsidP="00E93361">
      <w:pPr>
        <w:jc w:val="both"/>
        <w:rPr>
          <w:lang w:val="en-US"/>
        </w:rPr>
      </w:pPr>
    </w:p>
    <w:p w:rsidR="00E93361" w:rsidRDefault="00E93361" w:rsidP="00E93361">
      <w:pPr>
        <w:jc w:val="both"/>
        <w:rPr>
          <w:lang w:val="en-US"/>
        </w:rPr>
      </w:pPr>
      <w:r w:rsidRPr="00381E3B">
        <w:rPr>
          <w:lang w:val="en-US"/>
        </w:rPr>
        <w:t xml:space="preserve">*: Overlap with </w:t>
      </w:r>
      <w:proofErr w:type="spellStart"/>
      <w:r w:rsidRPr="00381E3B">
        <w:rPr>
          <w:lang w:val="en-US"/>
        </w:rPr>
        <w:t>Sathiakumar</w:t>
      </w:r>
      <w:proofErr w:type="spellEnd"/>
      <w:r w:rsidRPr="00381E3B">
        <w:rPr>
          <w:lang w:val="en-US"/>
        </w:rPr>
        <w:t xml:space="preserve"> 2005; only results not present in </w:t>
      </w:r>
      <w:proofErr w:type="spellStart"/>
      <w:r w:rsidRPr="00381E3B">
        <w:rPr>
          <w:lang w:val="en-US"/>
        </w:rPr>
        <w:t>Sathiakumar</w:t>
      </w:r>
      <w:proofErr w:type="spellEnd"/>
      <w:r w:rsidRPr="00381E3B">
        <w:rPr>
          <w:lang w:val="en-US"/>
        </w:rPr>
        <w:t xml:space="preserve"> 2005 were used</w:t>
      </w:r>
    </w:p>
    <w:p w:rsidR="00E93361" w:rsidRDefault="00E93361" w:rsidP="00E93361">
      <w:pPr>
        <w:jc w:val="both"/>
        <w:rPr>
          <w:lang w:val="en-US"/>
        </w:rPr>
      </w:pPr>
      <w:r w:rsidRPr="00381E3B">
        <w:rPr>
          <w:lang w:val="en-US"/>
        </w:rPr>
        <w:t>**: Overlap with Monson 1978; only results not present in Monson 1978 were used</w:t>
      </w:r>
    </w:p>
    <w:p w:rsidR="004E0899" w:rsidRDefault="004E0899" w:rsidP="00E93361">
      <w:pPr>
        <w:jc w:val="both"/>
        <w:rPr>
          <w:lang w:val="en-US"/>
        </w:rPr>
      </w:pPr>
    </w:p>
    <w:p w:rsidR="004E0899" w:rsidRPr="004E0899" w:rsidRDefault="004E0899" w:rsidP="00E93361">
      <w:pPr>
        <w:jc w:val="both"/>
      </w:pPr>
      <w:r w:rsidRPr="004E0899">
        <w:rPr>
          <w:b/>
        </w:rPr>
        <w:t>List of references:</w:t>
      </w:r>
      <w:r>
        <w:rPr>
          <w:b/>
        </w:rPr>
        <w:t xml:space="preserve"> </w:t>
      </w:r>
      <w:r w:rsidR="00E76C59">
        <w:rPr>
          <w:lang w:val="fr-FR"/>
        </w:rPr>
        <w:fldChar w:fldCharType="begin">
          <w:fldData xml:space="preserve">ZWFyPjwvZGF0ZXM+PHVybHM+PC91cmxzPjwvcmVjb3JkPjwvQ2l0ZT48Q2l0ZT48QXV0aG9yPlNh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=
</w:fldData>
        </w:fldChar>
      </w:r>
      <w:r w:rsidRPr="004E0899">
        <w:instrText xml:space="preserve"> ADDIN EN.CITE </w:instrText>
      </w:r>
      <w:r w:rsidR="00E76C59">
        <w:rPr>
          <w:lang w:val="fr-FR"/>
        </w:rPr>
        <w:fldChar w:fldCharType="begin">
          <w:fldData xml:space="preserve">PEVuZE5vdGU+PENpdGU+PEF1dGhvcj5BbmRqZWxrb3ZpYzwvQXV0aG9yPjxZZWFyPjE5NzY8L1ll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==
</w:fldData>
        </w:fldChar>
      </w:r>
      <w:r w:rsidRPr="004E0899">
        <w:instrText xml:space="preserve"> ADDIN EN.CITE.DATA </w:instrText>
      </w:r>
      <w:r w:rsidR="00E76C59">
        <w:rPr>
          <w:lang w:val="fr-FR"/>
        </w:rPr>
      </w:r>
      <w:r w:rsidR="00E76C59">
        <w:rPr>
          <w:lang w:val="fr-FR"/>
        </w:rPr>
        <w:fldChar w:fldCharType="end"/>
      </w:r>
      <w:r w:rsidR="00E76C59">
        <w:rPr>
          <w:lang w:val="fr-FR"/>
        </w:rPr>
        <w:fldChar w:fldCharType="begin">
          <w:fldData xml:space="preserve">Y2FuaXNhdGlvbiB3b3JrPC90aXRsZT48c2Vjb25kYXJ5LXRpdGxlPkxhbmNldDwvc2Vjb25kYXJ5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==
</w:fldData>
        </w:fldChar>
      </w:r>
      <w:r w:rsidRPr="004E0899">
        <w:instrText xml:space="preserve"> ADDIN EN.CITE.DATA </w:instrText>
      </w:r>
      <w:r w:rsidR="00E76C59">
        <w:rPr>
          <w:lang w:val="fr-FR"/>
        </w:rPr>
      </w:r>
      <w:r w:rsidR="00E76C59">
        <w:rPr>
          <w:lang w:val="fr-FR"/>
        </w:rPr>
        <w:fldChar w:fldCharType="end"/>
      </w:r>
      <w:r w:rsidR="00E76C59">
        <w:rPr>
          <w:lang w:val="fr-FR"/>
        </w:rPr>
        <w:fldChar w:fldCharType="begin">
          <w:fldData xml:space="preserve">ZWFyPjwvZGF0ZXM+PHVybHM+PC91cmxzPjwvcmVjb3JkPjwvQ2l0ZT48Q2l0ZT48QXV0aG9yPlNh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=
</w:fldData>
        </w:fldChar>
      </w:r>
      <w:r w:rsidRPr="004E0899">
        <w:instrText xml:space="preserve"> ADDIN EN.CITE.DATA </w:instrText>
      </w:r>
      <w:r w:rsidR="00E76C59">
        <w:rPr>
          <w:lang w:val="fr-FR"/>
        </w:rPr>
      </w:r>
      <w:r w:rsidR="00E76C59">
        <w:rPr>
          <w:lang w:val="fr-FR"/>
        </w:rPr>
        <w:fldChar w:fldCharType="end"/>
      </w:r>
      <w:r w:rsidR="00E76C59">
        <w:rPr>
          <w:lang w:val="fr-FR"/>
        </w:rPr>
      </w:r>
      <w:r w:rsidR="00E76C59">
        <w:rPr>
          <w:lang w:val="fr-FR"/>
        </w:rPr>
        <w:fldChar w:fldCharType="separate"/>
      </w:r>
      <w:r w:rsidRPr="004E0899">
        <w:rPr>
          <w:noProof/>
        </w:rPr>
        <w:t>(60-101)</w:t>
      </w:r>
      <w:r w:rsidR="00E76C59">
        <w:rPr>
          <w:lang w:val="fr-FR"/>
        </w:rPr>
        <w:fldChar w:fldCharType="end"/>
      </w:r>
    </w:p>
    <w:p w:rsidR="00E93361" w:rsidRPr="004E0899" w:rsidRDefault="00E93361" w:rsidP="00E93361">
      <w:pPr>
        <w:jc w:val="both"/>
        <w:sectPr w:rsidR="00E93361" w:rsidRPr="004E0899" w:rsidSect="009473B4">
          <w:pgSz w:w="16838" w:h="11906" w:orient="landscape"/>
          <w:pgMar w:top="1440" w:right="1440" w:bottom="1440" w:left="1440" w:header="708" w:footer="708" w:gutter="0"/>
          <w:cols w:space="708"/>
          <w:docGrid w:linePitch="360"/>
        </w:sectPr>
      </w:pPr>
    </w:p>
    <w:p w:rsidR="00E93361" w:rsidRPr="00B540D3" w:rsidRDefault="00E93361" w:rsidP="00E93361">
      <w:pPr>
        <w:jc w:val="both"/>
        <w:rPr>
          <w:b/>
        </w:rPr>
      </w:pPr>
      <w:proofErr w:type="gramStart"/>
      <w:r>
        <w:rPr>
          <w:b/>
          <w:lang w:val="en-US"/>
        </w:rPr>
        <w:lastRenderedPageBreak/>
        <w:t>S-Table 3</w:t>
      </w:r>
      <w:r w:rsidRPr="00B540D3">
        <w:rPr>
          <w:b/>
          <w:lang w:val="en-US"/>
        </w:rPr>
        <w:t>.</w:t>
      </w:r>
      <w:proofErr w:type="gramEnd"/>
      <w:r w:rsidRPr="00B540D3">
        <w:rPr>
          <w:b/>
          <w:lang w:val="en-US"/>
        </w:rPr>
        <w:t xml:space="preserve"> List of case-control studies on occupational exposure to rubber</w:t>
      </w:r>
      <w:r>
        <w:rPr>
          <w:b/>
          <w:lang w:val="en-US"/>
        </w:rPr>
        <w:t>-manufacturing</w:t>
      </w:r>
      <w:r w:rsidRPr="00B540D3">
        <w:rPr>
          <w:b/>
          <w:lang w:val="en-US"/>
        </w:rPr>
        <w:t xml:space="preserve"> industry and risk of cancer excluded from the meta-analysis with reason for exclusion.</w:t>
      </w:r>
    </w:p>
    <w:tbl>
      <w:tblPr>
        <w:tblW w:w="0" w:type="auto"/>
        <w:tblInd w:w="78" w:type="dxa"/>
        <w:tblBorders>
          <w:top w:val="single" w:sz="4" w:space="0" w:color="auto"/>
          <w:bottom w:val="single" w:sz="4" w:space="0" w:color="auto"/>
        </w:tblBorders>
        <w:tblLook w:val="0000"/>
      </w:tblPr>
      <w:tblGrid>
        <w:gridCol w:w="1907"/>
        <w:gridCol w:w="663"/>
        <w:gridCol w:w="6594"/>
      </w:tblGrid>
      <w:tr w:rsidR="00E93361" w:rsidRPr="002C7175" w:rsidTr="009473B4">
        <w:trPr>
          <w:trHeight w:val="290"/>
        </w:trPr>
        <w:tc>
          <w:tcPr>
            <w:tcW w:w="0" w:type="auto"/>
            <w:tcBorders>
              <w:top w:val="single" w:sz="4" w:space="0" w:color="auto"/>
              <w:bottom w:val="single" w:sz="4" w:space="0" w:color="auto"/>
            </w:tcBorders>
          </w:tcPr>
          <w:p w:rsidR="00E93361" w:rsidRPr="002C7175" w:rsidRDefault="00E93361" w:rsidP="009473B4">
            <w:pPr>
              <w:autoSpaceDE w:val="0"/>
              <w:autoSpaceDN w:val="0"/>
              <w:adjustRightInd w:val="0"/>
              <w:spacing w:after="0" w:line="240" w:lineRule="auto"/>
              <w:rPr>
                <w:rFonts w:ascii="Calibri" w:hAnsi="Calibri" w:cs="Calibri"/>
                <w:b/>
                <w:color w:val="000000"/>
              </w:rPr>
            </w:pPr>
            <w:r>
              <w:rPr>
                <w:rFonts w:ascii="Calibri" w:hAnsi="Calibri" w:cs="Calibri"/>
                <w:b/>
                <w:color w:val="000000"/>
              </w:rPr>
              <w:t>First a</w:t>
            </w:r>
            <w:r w:rsidRPr="002C7175">
              <w:rPr>
                <w:rFonts w:ascii="Calibri" w:hAnsi="Calibri" w:cs="Calibri"/>
                <w:b/>
                <w:color w:val="000000"/>
              </w:rPr>
              <w:t>uthor</w:t>
            </w:r>
          </w:p>
        </w:tc>
        <w:tc>
          <w:tcPr>
            <w:tcW w:w="0" w:type="auto"/>
            <w:tcBorders>
              <w:top w:val="single" w:sz="4" w:space="0" w:color="auto"/>
              <w:bottom w:val="single" w:sz="4" w:space="0" w:color="auto"/>
            </w:tcBorders>
          </w:tcPr>
          <w:p w:rsidR="00E93361" w:rsidRPr="002C7175" w:rsidRDefault="00E93361" w:rsidP="009473B4">
            <w:pPr>
              <w:autoSpaceDE w:val="0"/>
              <w:autoSpaceDN w:val="0"/>
              <w:adjustRightInd w:val="0"/>
              <w:spacing w:after="0" w:line="240" w:lineRule="auto"/>
              <w:rPr>
                <w:rFonts w:ascii="Calibri" w:hAnsi="Calibri" w:cs="Calibri"/>
                <w:b/>
                <w:color w:val="000000"/>
              </w:rPr>
            </w:pPr>
            <w:r w:rsidRPr="002C7175">
              <w:rPr>
                <w:rFonts w:ascii="Calibri" w:hAnsi="Calibri" w:cs="Calibri"/>
                <w:b/>
                <w:color w:val="000000"/>
              </w:rPr>
              <w:t>Year</w:t>
            </w:r>
          </w:p>
        </w:tc>
        <w:tc>
          <w:tcPr>
            <w:tcW w:w="0" w:type="auto"/>
            <w:tcBorders>
              <w:top w:val="single" w:sz="4" w:space="0" w:color="auto"/>
              <w:bottom w:val="single" w:sz="4" w:space="0" w:color="auto"/>
            </w:tcBorders>
          </w:tcPr>
          <w:p w:rsidR="00E93361" w:rsidRPr="002C7175" w:rsidRDefault="00E93361" w:rsidP="009473B4">
            <w:pPr>
              <w:autoSpaceDE w:val="0"/>
              <w:autoSpaceDN w:val="0"/>
              <w:adjustRightInd w:val="0"/>
              <w:spacing w:after="0" w:line="240" w:lineRule="auto"/>
              <w:rPr>
                <w:rFonts w:ascii="Calibri" w:hAnsi="Calibri" w:cs="Calibri"/>
                <w:b/>
                <w:color w:val="000000"/>
              </w:rPr>
            </w:pPr>
            <w:r w:rsidRPr="002C7175">
              <w:rPr>
                <w:rFonts w:ascii="Calibri" w:hAnsi="Calibri" w:cs="Calibri"/>
                <w:b/>
                <w:color w:val="000000"/>
              </w:rPr>
              <w:t>Reason for exclusion</w:t>
            </w:r>
          </w:p>
        </w:tc>
      </w:tr>
      <w:tr w:rsidR="00E93361" w:rsidTr="009473B4">
        <w:trPr>
          <w:trHeight w:val="290"/>
        </w:trPr>
        <w:tc>
          <w:tcPr>
            <w:tcW w:w="0" w:type="auto"/>
            <w:tcBorders>
              <w:top w:val="single" w:sz="4" w:space="0" w:color="auto"/>
            </w:tcBorders>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Aminian</w:t>
            </w:r>
            <w:proofErr w:type="spellEnd"/>
          </w:p>
        </w:tc>
        <w:tc>
          <w:tcPr>
            <w:tcW w:w="0" w:type="auto"/>
            <w:tcBorders>
              <w:top w:val="single" w:sz="4" w:space="0" w:color="auto"/>
            </w:tcBorders>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12</w:t>
            </w:r>
          </w:p>
        </w:tc>
        <w:tc>
          <w:tcPr>
            <w:tcW w:w="0" w:type="auto"/>
            <w:tcBorders>
              <w:top w:val="single" w:sz="4" w:space="0" w:color="auto"/>
            </w:tcBorders>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risk estimate for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Checkoway</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1</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ases and controls work in the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Checkoway</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4</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of interest in solvents within the rubber industry, not rubber industry itself</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Chongsuvivatwong</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0</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risk estimate for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Fritschi</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15</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risk estimate for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Jönsson</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9</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cancer outcome; measurements in rubber factories and rubber workers onl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Wynder</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77</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risk estimate for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Hoar-</w:t>
            </w:r>
            <w:proofErr w:type="spellStart"/>
            <w:r>
              <w:rPr>
                <w:rFonts w:ascii="Calibri" w:hAnsi="Calibri" w:cs="Calibri"/>
                <w:color w:val="000000"/>
              </w:rPr>
              <w:t>Zahm</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7</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Too broad exposure of interest (Plastics, synthetic rubber and other synthetic </w:t>
            </w:r>
            <w:proofErr w:type="spellStart"/>
            <w:r>
              <w:rPr>
                <w:rFonts w:ascii="Calibri" w:hAnsi="Calibri" w:cs="Calibri"/>
                <w:color w:val="000000"/>
              </w:rPr>
              <w:t>fibers</w:t>
            </w:r>
            <w:proofErr w:type="spellEnd"/>
            <w:r>
              <w:rPr>
                <w:rFonts w:ascii="Calibri" w:hAnsi="Calibri" w:cs="Calibri"/>
                <w:color w:val="000000"/>
              </w:rPr>
              <w:t>)</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Kunze</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1</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Duplicate with Claude, 1988</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laude</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6</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Duplicate with Claude, 1988</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Partanen</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1</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Too broad exposure of interest (Chemical, petroleum, coal, rubber and plastic product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Notani</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3</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Too broad exposure of interest (Chemical, pharmaceutical, rubber etc plant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Cocco</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4</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Too broad exposure of interest (Chemical, petrochemical, rubber and allied)</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urns</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1</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ntrols are colorectal cancer patient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ang</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5</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ntrols are cancer patient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chumacher</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8</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dead (death certificate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Roush</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7</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dead (death certificate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ard</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4</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dead (death certificate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Loomis</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1</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dead (death certificate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axter</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6</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dead from cancer (death certificate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Delzell</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2</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dead (death certificate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Milne</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3</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dead (death certificate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Figgs</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4</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dead (death certificate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Matanpski</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3</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rubber industry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ong</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3</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of interest in benzene, not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Iscovitch</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7</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case exposed to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Flodin</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8</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of interest is engine exhaust, fresh wood and DDT, not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Elghany</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0</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Too broad exposure of interest (Rubber, plastics and synthetic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ggon</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4</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risk estimate for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Bourguet</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7</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rubber industry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Andjelkovich</w:t>
            </w:r>
            <w:proofErr w:type="spellEnd"/>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8</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rubber industry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Arp</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3</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oth cases and controls are rubber industry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Lewis</w:t>
            </w:r>
          </w:p>
        </w:tc>
        <w:tc>
          <w:tcPr>
            <w:tcW w:w="0" w:type="auto"/>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3</w:t>
            </w:r>
          </w:p>
        </w:tc>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risk estimate for rubber industry</w:t>
            </w:r>
          </w:p>
        </w:tc>
      </w:tr>
    </w:tbl>
    <w:p w:rsidR="004E0899" w:rsidRPr="004E0899" w:rsidRDefault="004E0899" w:rsidP="004E0899">
      <w:pPr>
        <w:jc w:val="both"/>
      </w:pPr>
      <w:r w:rsidRPr="004E0899">
        <w:rPr>
          <w:b/>
        </w:rPr>
        <w:t>List of references:</w:t>
      </w:r>
      <w:r>
        <w:rPr>
          <w:b/>
        </w:rPr>
        <w:t xml:space="preserve"> </w:t>
      </w:r>
      <w:r w:rsidR="00E76C59">
        <w:fldChar w:fldCharType="begin">
          <w:fldData xml:space="preserve">L3JlY29yZD48L0NpdGU+PENpdGU+PEF1dGhvcj5EZWx6ZWxsPC9BdXRob3I+PFllYXI+MTk4Mjwv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</w:fldData>
        </w:fldChar>
      </w:r>
      <w:r>
        <w:instrText xml:space="preserve"> ADDIN EN.CITE </w:instrText>
      </w:r>
      <w:r w:rsidR="00E76C59">
        <w:fldChar w:fldCharType="begin">
          <w:fldData xml:space="preserve">PEVuZE5vdGU+PENpdGU+PEF1dGhvcj5BbWluaWFuPC9BdXRob3I+PFllYXI+MjAxMjwvWWVhcj48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==
</w:fldData>
        </w:fldChar>
      </w:r>
      <w:r>
        <w:instrText xml:space="preserve"> ADDIN EN.CITE.DATA </w:instrText>
      </w:r>
      <w:r w:rsidR="00E76C59">
        <w:fldChar w:fldCharType="end"/>
      </w:r>
      <w:r w:rsidR="00E76C59">
        <w:fldChar w:fldCharType="begin">
          <w:fldData xml:space="preserve">L3JlY29yZD48L0NpdGU+PENpdGU+PEF1dGhvcj5EZWx6ZWxsPC9BdXRob3I+PFllYXI+MTk4Mjwv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</w:fldData>
        </w:fldChar>
      </w:r>
      <w:r>
        <w:instrText xml:space="preserve"> ADDIN EN.CITE.DATA </w:instrText>
      </w:r>
      <w:r w:rsidR="00E76C59">
        <w:fldChar w:fldCharType="end"/>
      </w:r>
      <w:r w:rsidR="00E76C59">
        <w:fldChar w:fldCharType="separate"/>
      </w:r>
      <w:r w:rsidRPr="004E0899">
        <w:rPr>
          <w:noProof/>
        </w:rPr>
        <w:t>(102-134)</w:t>
      </w:r>
      <w:r w:rsidR="00E76C59">
        <w:fldChar w:fldCharType="end"/>
      </w:r>
    </w:p>
    <w:p w:rsidR="00E93361" w:rsidRPr="004E0899" w:rsidRDefault="00E93361" w:rsidP="00E93361">
      <w:r w:rsidRPr="004E0899">
        <w:br w:type="page"/>
      </w:r>
    </w:p>
    <w:p w:rsidR="00E93361" w:rsidRPr="00B540D3" w:rsidRDefault="00E93361" w:rsidP="00E93361">
      <w:pPr>
        <w:jc w:val="both"/>
        <w:rPr>
          <w:b/>
          <w:lang w:val="en-US"/>
        </w:rPr>
      </w:pPr>
      <w:proofErr w:type="gramStart"/>
      <w:r>
        <w:rPr>
          <w:b/>
          <w:lang w:val="en-US"/>
        </w:rPr>
        <w:lastRenderedPageBreak/>
        <w:t>S-Table 4</w:t>
      </w:r>
      <w:r w:rsidRPr="00B540D3">
        <w:rPr>
          <w:b/>
          <w:lang w:val="en-US"/>
        </w:rPr>
        <w:t>.</w:t>
      </w:r>
      <w:proofErr w:type="gramEnd"/>
      <w:r w:rsidRPr="00B540D3">
        <w:rPr>
          <w:b/>
          <w:lang w:val="en-US"/>
        </w:rPr>
        <w:t xml:space="preserve"> List of cohort studies on occupational exposure to rubber</w:t>
      </w:r>
      <w:r>
        <w:rPr>
          <w:b/>
          <w:lang w:val="en-US"/>
        </w:rPr>
        <w:t>-manufacturing</w:t>
      </w:r>
      <w:r w:rsidRPr="00B540D3">
        <w:rPr>
          <w:b/>
          <w:lang w:val="en-US"/>
        </w:rPr>
        <w:t xml:space="preserve"> industry and risk of cancer excluded from the meta-analysis with reason for exclusion.</w:t>
      </w:r>
    </w:p>
    <w:tbl>
      <w:tblPr>
        <w:tblW w:w="0" w:type="auto"/>
        <w:tblInd w:w="78" w:type="dxa"/>
        <w:tblBorders>
          <w:top w:val="single" w:sz="4" w:space="0" w:color="auto"/>
          <w:bottom w:val="single" w:sz="4" w:space="0" w:color="auto"/>
        </w:tblBorders>
        <w:tblLook w:val="0000"/>
      </w:tblPr>
      <w:tblGrid>
        <w:gridCol w:w="1365"/>
        <w:gridCol w:w="933"/>
        <w:gridCol w:w="6866"/>
      </w:tblGrid>
      <w:tr w:rsidR="00E93361" w:rsidRPr="002C7175" w:rsidTr="009473B4">
        <w:trPr>
          <w:trHeight w:val="290"/>
        </w:trPr>
        <w:tc>
          <w:tcPr>
            <w:tcW w:w="0" w:type="auto"/>
            <w:tcBorders>
              <w:top w:val="single" w:sz="4" w:space="0" w:color="auto"/>
              <w:bottom w:val="single" w:sz="4" w:space="0" w:color="auto"/>
            </w:tcBorders>
          </w:tcPr>
          <w:p w:rsidR="00E93361" w:rsidRPr="002C7175" w:rsidRDefault="00E93361" w:rsidP="009473B4">
            <w:pPr>
              <w:autoSpaceDE w:val="0"/>
              <w:autoSpaceDN w:val="0"/>
              <w:adjustRightInd w:val="0"/>
              <w:spacing w:after="0" w:line="240" w:lineRule="auto"/>
              <w:rPr>
                <w:rFonts w:ascii="Calibri" w:hAnsi="Calibri" w:cs="Calibri"/>
                <w:b/>
                <w:color w:val="000000"/>
              </w:rPr>
            </w:pPr>
            <w:r w:rsidRPr="002C7175">
              <w:rPr>
                <w:rFonts w:ascii="Calibri" w:hAnsi="Calibri" w:cs="Calibri"/>
                <w:b/>
                <w:color w:val="000000"/>
              </w:rPr>
              <w:t>First author</w:t>
            </w:r>
          </w:p>
        </w:tc>
        <w:tc>
          <w:tcPr>
            <w:tcW w:w="933" w:type="dxa"/>
            <w:tcBorders>
              <w:top w:val="single" w:sz="4" w:space="0" w:color="auto"/>
              <w:bottom w:val="single" w:sz="4" w:space="0" w:color="auto"/>
            </w:tcBorders>
          </w:tcPr>
          <w:p w:rsidR="00E93361" w:rsidRPr="002C7175" w:rsidRDefault="00E93361" w:rsidP="009473B4">
            <w:pPr>
              <w:autoSpaceDE w:val="0"/>
              <w:autoSpaceDN w:val="0"/>
              <w:adjustRightInd w:val="0"/>
              <w:spacing w:after="0" w:line="240" w:lineRule="auto"/>
              <w:rPr>
                <w:rFonts w:ascii="Calibri" w:hAnsi="Calibri" w:cs="Calibri"/>
                <w:b/>
                <w:color w:val="000000"/>
              </w:rPr>
            </w:pPr>
            <w:r w:rsidRPr="002C7175">
              <w:rPr>
                <w:rFonts w:ascii="Calibri" w:hAnsi="Calibri" w:cs="Calibri"/>
                <w:b/>
                <w:color w:val="000000"/>
              </w:rPr>
              <w:t>Year</w:t>
            </w:r>
          </w:p>
        </w:tc>
        <w:tc>
          <w:tcPr>
            <w:tcW w:w="6866" w:type="dxa"/>
            <w:tcBorders>
              <w:top w:val="single" w:sz="4" w:space="0" w:color="auto"/>
              <w:bottom w:val="single" w:sz="4" w:space="0" w:color="auto"/>
            </w:tcBorders>
          </w:tcPr>
          <w:p w:rsidR="00E93361" w:rsidRPr="002C7175" w:rsidRDefault="00E93361" w:rsidP="009473B4">
            <w:pPr>
              <w:autoSpaceDE w:val="0"/>
              <w:autoSpaceDN w:val="0"/>
              <w:adjustRightInd w:val="0"/>
              <w:spacing w:after="0" w:line="240" w:lineRule="auto"/>
              <w:rPr>
                <w:rFonts w:ascii="Calibri" w:hAnsi="Calibri" w:cs="Calibri"/>
                <w:b/>
                <w:color w:val="000000"/>
              </w:rPr>
            </w:pPr>
            <w:r w:rsidRPr="002C7175">
              <w:rPr>
                <w:rFonts w:ascii="Calibri" w:hAnsi="Calibri" w:cs="Calibri"/>
                <w:b/>
                <w:color w:val="000000"/>
              </w:rPr>
              <w:t>Reason for exclusion</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Carreon</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14</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Abstract of oral presentation (conference); Full article available (</w:t>
            </w:r>
            <w:proofErr w:type="spellStart"/>
            <w:r>
              <w:rPr>
                <w:rFonts w:ascii="Calibri" w:hAnsi="Calibri" w:cs="Calibri"/>
                <w:color w:val="000000"/>
              </w:rPr>
              <w:t>Carreon</w:t>
            </w:r>
            <w:proofErr w:type="spellEnd"/>
            <w:r>
              <w:rPr>
                <w:rFonts w:ascii="Calibri" w:hAnsi="Calibri" w:cs="Calibri"/>
                <w:color w:val="000000"/>
              </w:rPr>
              <w:t xml:space="preserve"> 2014)</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le</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3</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Review; Duplicate with </w:t>
            </w:r>
            <w:proofErr w:type="spellStart"/>
            <w:r>
              <w:rPr>
                <w:rFonts w:ascii="Calibri" w:hAnsi="Calibri" w:cs="Calibri"/>
                <w:color w:val="000000"/>
              </w:rPr>
              <w:t>Meinhardt</w:t>
            </w:r>
            <w:proofErr w:type="spellEnd"/>
            <w:r>
              <w:rPr>
                <w:rFonts w:ascii="Calibri" w:hAnsi="Calibri" w:cs="Calibri"/>
                <w:color w:val="000000"/>
              </w:rPr>
              <w:t xml:space="preserve"> 1982, Divine 1990 and </w:t>
            </w:r>
            <w:proofErr w:type="spellStart"/>
            <w:r>
              <w:rPr>
                <w:rFonts w:ascii="Calibri" w:hAnsi="Calibri" w:cs="Calibri"/>
                <w:color w:val="000000"/>
              </w:rPr>
              <w:t>Matanoski</w:t>
            </w:r>
            <w:proofErr w:type="spellEnd"/>
            <w:r>
              <w:rPr>
                <w:rFonts w:ascii="Calibri" w:hAnsi="Calibri" w:cs="Calibri"/>
                <w:color w:val="000000"/>
              </w:rPr>
              <w:t xml:space="preserve"> 1987</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llins</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9</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t only rubber workers (exposure: 2-mercaptobenzothialzole)</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rump</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4</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ame study as Paxton, 1996; exposure of interest is benzene</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rump</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ame study as Paxton, 1996; more results in Paxton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e </w:t>
            </w:r>
            <w:proofErr w:type="spellStart"/>
            <w:r>
              <w:rPr>
                <w:rFonts w:ascii="Calibri" w:hAnsi="Calibri" w:cs="Calibri"/>
                <w:color w:val="000000"/>
              </w:rPr>
              <w:t>Vocht</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9</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Overlap with Boniol 2016 (~60% of workers hired after 1970)</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Delzell</w:t>
            </w:r>
            <w:proofErr w:type="spellEnd"/>
          </w:p>
        </w:tc>
        <w:tc>
          <w:tcPr>
            <w:tcW w:w="933"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1984A</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Part of Monson 1976/78</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Delzell</w:t>
            </w:r>
            <w:proofErr w:type="spellEnd"/>
          </w:p>
        </w:tc>
        <w:tc>
          <w:tcPr>
            <w:tcW w:w="933"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1984B</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Part of Monson 1976/78</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Delzell</w:t>
            </w:r>
            <w:proofErr w:type="spellEnd"/>
          </w:p>
        </w:tc>
        <w:tc>
          <w:tcPr>
            <w:tcW w:w="933"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1985A</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Part of Monson 1976/78</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Delzell</w:t>
            </w:r>
            <w:proofErr w:type="spellEnd"/>
          </w:p>
        </w:tc>
        <w:tc>
          <w:tcPr>
            <w:tcW w:w="933"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1985B</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Part of Monson 1976/78</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Delzell</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Update in </w:t>
            </w:r>
            <w:proofErr w:type="spellStart"/>
            <w:r>
              <w:rPr>
                <w:rFonts w:ascii="Calibri" w:hAnsi="Calibri" w:cs="Calibri"/>
                <w:color w:val="000000"/>
              </w:rPr>
              <w:t>Sathiakumar</w:t>
            </w:r>
            <w:proofErr w:type="spellEnd"/>
            <w:r>
              <w:rPr>
                <w:rFonts w:ascii="Calibri" w:hAnsi="Calibri" w:cs="Calibri"/>
                <w:color w:val="000000"/>
              </w:rPr>
              <w:t xml:space="preserve"> 2005</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Dosemeci</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4</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enzene-exposed workers, not necessarily in the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Dost</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7</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Update in Boniol 201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Dost</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9</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Polyurethan</w:t>
            </w:r>
            <w:proofErr w:type="spellEnd"/>
            <w:r>
              <w:rPr>
                <w:rFonts w:ascii="Calibri" w:hAnsi="Calibri" w:cs="Calibri"/>
                <w:color w:val="000000"/>
              </w:rPr>
              <w:t xml:space="preserve"> </w:t>
            </w:r>
            <w:proofErr w:type="spellStart"/>
            <w:r>
              <w:rPr>
                <w:rFonts w:ascii="Calibri" w:hAnsi="Calibri" w:cs="Calibri"/>
                <w:color w:val="000000"/>
              </w:rPr>
              <w:t>elastomer</w:t>
            </w:r>
            <w:proofErr w:type="spellEnd"/>
            <w:r>
              <w:rPr>
                <w:rFonts w:ascii="Calibri" w:hAnsi="Calibri" w:cs="Calibri"/>
                <w:color w:val="000000"/>
              </w:rPr>
              <w:t>, not rubber</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Downs</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7</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of interest in butadiene, not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Fox</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7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urvival stud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Goldsmith</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0</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ested case-control study, all subjects employed in the rubber-manufacturing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Hayes</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Benzene-exposed workers, not necessarily in the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Holmberg</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3</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Update in </w:t>
            </w:r>
            <w:proofErr w:type="spellStart"/>
            <w:r>
              <w:rPr>
                <w:rFonts w:ascii="Calibri" w:hAnsi="Calibri" w:cs="Calibri"/>
                <w:color w:val="000000"/>
              </w:rPr>
              <w:t>Gustavsson</w:t>
            </w:r>
            <w:proofErr w:type="spellEnd"/>
            <w:r>
              <w:rPr>
                <w:rFonts w:ascii="Calibri" w:hAnsi="Calibri" w:cs="Calibri"/>
                <w:color w:val="000000"/>
              </w:rPr>
              <w:t xml:space="preserve"> 198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Ietri</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7</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mbined rubber and plastic manufacturing</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Landrigan</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0</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Review</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Li</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9</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ase-cohort study, all subjects employed in rubber industry; later update in Li 200</w:t>
            </w:r>
            <w:r w:rsidR="004F405E">
              <w:rPr>
                <w:rFonts w:ascii="Calibri" w:hAnsi="Calibri" w:cs="Calibri"/>
                <w:color w:val="000000"/>
              </w:rPr>
              <w:t>2</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Li</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ested case-control study, all subjects employed in rubber industry; later update in Li 200</w:t>
            </w:r>
            <w:r w:rsidR="004F405E">
              <w:rPr>
                <w:rFonts w:ascii="Calibri" w:hAnsi="Calibri" w:cs="Calibri"/>
                <w:color w:val="000000"/>
              </w:rPr>
              <w:t>2</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Li</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2</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ested case-control study, all subjects employed in rubber industry; later update in Li 200</w:t>
            </w:r>
            <w:r w:rsidR="004F405E">
              <w:rPr>
                <w:rFonts w:ascii="Calibri" w:hAnsi="Calibri" w:cs="Calibri"/>
                <w:color w:val="000000"/>
              </w:rPr>
              <w:t>2</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Li</w:t>
            </w:r>
          </w:p>
        </w:tc>
        <w:tc>
          <w:tcPr>
            <w:tcW w:w="933" w:type="dxa"/>
          </w:tcPr>
          <w:p w:rsidR="00E93361" w:rsidRDefault="00E93361" w:rsidP="004F405E">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w:t>
            </w:r>
            <w:r w:rsidR="004F405E">
              <w:rPr>
                <w:rFonts w:ascii="Calibri" w:hAnsi="Calibri" w:cs="Calibri"/>
                <w:color w:val="000000"/>
              </w:rPr>
              <w:t>2</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ase-cohort study, all subjects employed in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Linet</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3</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No risk estimate for rubber industry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Matanoski</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0</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Updated results in </w:t>
            </w:r>
            <w:proofErr w:type="spellStart"/>
            <w:r>
              <w:rPr>
                <w:rFonts w:ascii="Calibri" w:hAnsi="Calibri" w:cs="Calibri"/>
                <w:color w:val="000000"/>
              </w:rPr>
              <w:t>Delzell</w:t>
            </w:r>
            <w:proofErr w:type="spellEnd"/>
            <w:r>
              <w:rPr>
                <w:rFonts w:ascii="Calibri" w:hAnsi="Calibri" w:cs="Calibri"/>
                <w:color w:val="000000"/>
              </w:rPr>
              <w:t xml:space="preserve">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McElvenny</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14</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Abstract of poster only; no results in abstract</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Mirabelli</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12</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Overlap with Boniol 2016 (36.4% of workers hired after 1975)</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Mundt</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9</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Update in </w:t>
            </w:r>
            <w:proofErr w:type="spellStart"/>
            <w:r>
              <w:rPr>
                <w:rFonts w:ascii="Calibri" w:hAnsi="Calibri" w:cs="Calibri"/>
                <w:color w:val="000000"/>
              </w:rPr>
              <w:t>Vlaaderen</w:t>
            </w:r>
            <w:proofErr w:type="spellEnd"/>
            <w:r>
              <w:rPr>
                <w:rFonts w:ascii="Calibri" w:hAnsi="Calibri" w:cs="Calibri"/>
                <w:color w:val="000000"/>
              </w:rPr>
              <w:t xml:space="preserve"> 2013</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Neves</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All subjects are rubber industry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Paustenbach</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3</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Review on benzene exposure; not necessarily rubber </w:t>
            </w:r>
            <w:proofErr w:type="spellStart"/>
            <w:r>
              <w:rPr>
                <w:rFonts w:ascii="Calibri" w:hAnsi="Calibri" w:cs="Calibri"/>
                <w:color w:val="000000"/>
              </w:rPr>
              <w:t>inductry</w:t>
            </w:r>
            <w:proofErr w:type="spellEnd"/>
            <w:r>
              <w:rPr>
                <w:rFonts w:ascii="Calibri" w:hAnsi="Calibri" w:cs="Calibri"/>
                <w:color w:val="000000"/>
              </w:rPr>
              <w:t xml:space="preserve">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Paxton</w:t>
            </w:r>
          </w:p>
        </w:tc>
        <w:tc>
          <w:tcPr>
            <w:tcW w:w="933"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1994 A</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Updated results in Paxton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Paxton</w:t>
            </w:r>
          </w:p>
        </w:tc>
        <w:tc>
          <w:tcPr>
            <w:tcW w:w="933"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1994 B</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Updated results in Paxton 1996</w:t>
            </w:r>
          </w:p>
        </w:tc>
      </w:tr>
      <w:tr w:rsidR="00E93361" w:rsidTr="009473B4">
        <w:trPr>
          <w:trHeight w:val="290"/>
        </w:trPr>
        <w:tc>
          <w:tcPr>
            <w:tcW w:w="0" w:type="auto"/>
            <w:tcBorders>
              <w:top w:val="single" w:sz="4" w:space="0" w:color="auto"/>
            </w:tcBorders>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Peters</w:t>
            </w:r>
          </w:p>
        </w:tc>
        <w:tc>
          <w:tcPr>
            <w:tcW w:w="933" w:type="dxa"/>
            <w:tcBorders>
              <w:top w:val="single" w:sz="4" w:space="0" w:color="auto"/>
            </w:tcBorders>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76</w:t>
            </w:r>
          </w:p>
        </w:tc>
        <w:tc>
          <w:tcPr>
            <w:tcW w:w="6866" w:type="dxa"/>
            <w:tcBorders>
              <w:top w:val="single" w:sz="4" w:space="0" w:color="auto"/>
            </w:tcBorders>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Duplicate with Monson 197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Pronk</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9</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mbined rubber and plastic industry; no risk estimate</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Richardso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8</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of interest in benzene, not working in the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Rinsky</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1</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d with </w:t>
            </w:r>
            <w:proofErr w:type="spellStart"/>
            <w:r>
              <w:rPr>
                <w:rFonts w:ascii="Calibri" w:hAnsi="Calibri" w:cs="Calibri"/>
                <w:color w:val="000000"/>
              </w:rPr>
              <w:t>Rinsky</w:t>
            </w:r>
            <w:proofErr w:type="spellEnd"/>
            <w:r>
              <w:rPr>
                <w:rFonts w:ascii="Calibri" w:hAnsi="Calibri" w:cs="Calibri"/>
                <w:color w:val="000000"/>
              </w:rPr>
              <w:t xml:space="preserve"> 2002</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Rinsky</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7</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d with </w:t>
            </w:r>
            <w:proofErr w:type="spellStart"/>
            <w:r>
              <w:rPr>
                <w:rFonts w:ascii="Calibri" w:hAnsi="Calibri" w:cs="Calibri"/>
                <w:color w:val="000000"/>
              </w:rPr>
              <w:t>Rinsky</w:t>
            </w:r>
            <w:proofErr w:type="spellEnd"/>
            <w:r>
              <w:rPr>
                <w:rFonts w:ascii="Calibri" w:hAnsi="Calibri" w:cs="Calibri"/>
                <w:color w:val="000000"/>
              </w:rPr>
              <w:t xml:space="preserve"> 2002</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lastRenderedPageBreak/>
              <w:t>Sathiakumar</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8</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Update in </w:t>
            </w:r>
            <w:proofErr w:type="spellStart"/>
            <w:r>
              <w:rPr>
                <w:rFonts w:ascii="Calibri" w:hAnsi="Calibri" w:cs="Calibri"/>
                <w:color w:val="000000"/>
              </w:rPr>
              <w:t>Sathiakumar</w:t>
            </w:r>
            <w:proofErr w:type="spellEnd"/>
            <w:r>
              <w:rPr>
                <w:rFonts w:ascii="Calibri" w:hAnsi="Calibri" w:cs="Calibri"/>
                <w:color w:val="000000"/>
              </w:rPr>
              <w:t xml:space="preserve"> 2005</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Sathiakumar</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7</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Methods only; results shown in </w:t>
            </w:r>
            <w:proofErr w:type="spellStart"/>
            <w:r>
              <w:rPr>
                <w:rFonts w:ascii="Calibri" w:hAnsi="Calibri" w:cs="Calibri"/>
                <w:color w:val="000000"/>
              </w:rPr>
              <w:t>Sathiakumar</w:t>
            </w:r>
            <w:proofErr w:type="spellEnd"/>
            <w:r>
              <w:rPr>
                <w:rFonts w:ascii="Calibri" w:hAnsi="Calibri" w:cs="Calibri"/>
                <w:color w:val="000000"/>
              </w:rPr>
              <w:t>, 2009</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ilver</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2</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More results in </w:t>
            </w:r>
            <w:proofErr w:type="spellStart"/>
            <w:r>
              <w:rPr>
                <w:rFonts w:ascii="Calibri" w:hAnsi="Calibri" w:cs="Calibri"/>
                <w:color w:val="000000"/>
              </w:rPr>
              <w:t>Rinsky</w:t>
            </w:r>
            <w:proofErr w:type="spellEnd"/>
            <w:r>
              <w:rPr>
                <w:rFonts w:ascii="Calibri" w:hAnsi="Calibri" w:cs="Calibri"/>
                <w:color w:val="000000"/>
              </w:rPr>
              <w:t xml:space="preserve"> 2002; duplicate with </w:t>
            </w:r>
            <w:proofErr w:type="spellStart"/>
            <w:r>
              <w:rPr>
                <w:rFonts w:ascii="Calibri" w:hAnsi="Calibri" w:cs="Calibri"/>
                <w:color w:val="000000"/>
              </w:rPr>
              <w:t>Rinsky</w:t>
            </w:r>
            <w:proofErr w:type="spellEnd"/>
            <w:r>
              <w:rPr>
                <w:rFonts w:ascii="Calibri" w:hAnsi="Calibri" w:cs="Calibri"/>
                <w:color w:val="000000"/>
              </w:rPr>
              <w:t xml:space="preserve"> 2002</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oraha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Updated in Sorahan 1989</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oraha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3</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orkers of a chemical plant manufacturing products for the rubber industry; not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oraha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orkers of a chemical plant manufacturing products for the rubber industry; not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oraha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1</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is carbon black industry, not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oraha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5</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is benzene; only a small part of subjects worked in the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oraha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8</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orkers of a chemical plant manufacturing products for the rubber industry; not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Straif</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8</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 with </w:t>
            </w:r>
            <w:proofErr w:type="spellStart"/>
            <w:r>
              <w:rPr>
                <w:rFonts w:ascii="Calibri" w:hAnsi="Calibri" w:cs="Calibri"/>
                <w:color w:val="000000"/>
              </w:rPr>
              <w:t>Weiland</w:t>
            </w:r>
            <w:proofErr w:type="spellEnd"/>
            <w:r>
              <w:rPr>
                <w:rFonts w:ascii="Calibri" w:hAnsi="Calibri" w:cs="Calibri"/>
                <w:color w:val="000000"/>
              </w:rPr>
              <w:t xml:space="preserve">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Straif</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9</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 with </w:t>
            </w:r>
            <w:proofErr w:type="spellStart"/>
            <w:r>
              <w:rPr>
                <w:rFonts w:ascii="Calibri" w:hAnsi="Calibri" w:cs="Calibri"/>
                <w:color w:val="000000"/>
              </w:rPr>
              <w:t>Weiland</w:t>
            </w:r>
            <w:proofErr w:type="spellEnd"/>
            <w:r>
              <w:rPr>
                <w:rFonts w:ascii="Calibri" w:hAnsi="Calibri" w:cs="Calibri"/>
                <w:color w:val="000000"/>
              </w:rPr>
              <w:t xml:space="preserve">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Straif</w:t>
            </w:r>
            <w:proofErr w:type="spellEnd"/>
          </w:p>
        </w:tc>
        <w:tc>
          <w:tcPr>
            <w:tcW w:w="933"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2000A</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 with </w:t>
            </w:r>
            <w:proofErr w:type="spellStart"/>
            <w:r>
              <w:rPr>
                <w:rFonts w:ascii="Calibri" w:hAnsi="Calibri" w:cs="Calibri"/>
                <w:color w:val="000000"/>
              </w:rPr>
              <w:t>Weiland</w:t>
            </w:r>
            <w:proofErr w:type="spellEnd"/>
            <w:r>
              <w:rPr>
                <w:rFonts w:ascii="Calibri" w:hAnsi="Calibri" w:cs="Calibri"/>
                <w:color w:val="000000"/>
              </w:rPr>
              <w:t xml:space="preserve">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Straif</w:t>
            </w:r>
            <w:proofErr w:type="spellEnd"/>
          </w:p>
        </w:tc>
        <w:tc>
          <w:tcPr>
            <w:tcW w:w="933"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2000B</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 with </w:t>
            </w:r>
            <w:proofErr w:type="spellStart"/>
            <w:r>
              <w:rPr>
                <w:rFonts w:ascii="Calibri" w:hAnsi="Calibri" w:cs="Calibri"/>
                <w:color w:val="000000"/>
              </w:rPr>
              <w:t>Weiland</w:t>
            </w:r>
            <w:proofErr w:type="spellEnd"/>
            <w:r>
              <w:rPr>
                <w:rFonts w:ascii="Calibri" w:hAnsi="Calibri" w:cs="Calibri"/>
                <w:color w:val="000000"/>
              </w:rPr>
              <w:t xml:space="preserve">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Straughan</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0</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Update in Boniol 201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Su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3</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 with </w:t>
            </w:r>
            <w:proofErr w:type="spellStart"/>
            <w:r>
              <w:rPr>
                <w:rFonts w:ascii="Calibri" w:hAnsi="Calibri" w:cs="Calibri"/>
                <w:color w:val="000000"/>
              </w:rPr>
              <w:t>Weiland</w:t>
            </w:r>
            <w:proofErr w:type="spellEnd"/>
            <w:r>
              <w:rPr>
                <w:rFonts w:ascii="Calibri" w:hAnsi="Calibri" w:cs="Calibri"/>
                <w:color w:val="000000"/>
              </w:rPr>
              <w:t xml:space="preserve">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Taeger</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7</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Duplicate with Boniol 201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Tyroler</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7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 with </w:t>
            </w:r>
            <w:proofErr w:type="spellStart"/>
            <w:r>
              <w:rPr>
                <w:rFonts w:ascii="Calibri" w:hAnsi="Calibri" w:cs="Calibri"/>
                <w:color w:val="000000"/>
              </w:rPr>
              <w:t>Andjelkovic</w:t>
            </w:r>
            <w:proofErr w:type="spellEnd"/>
            <w:r>
              <w:rPr>
                <w:rFonts w:ascii="Calibri" w:hAnsi="Calibri" w:cs="Calibri"/>
                <w:color w:val="000000"/>
              </w:rPr>
              <w:t xml:space="preserve"> 1976 and McMichael 1974</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ard</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5</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hort of workers exposed to 1-3,butadiene; only a part were rubber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ard</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Cohort of workers exposed to 1-3,butadiene; only a part were rubber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Weiland</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6</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Update in </w:t>
            </w:r>
            <w:proofErr w:type="spellStart"/>
            <w:r>
              <w:rPr>
                <w:rFonts w:ascii="Calibri" w:hAnsi="Calibri" w:cs="Calibri"/>
                <w:color w:val="000000"/>
              </w:rPr>
              <w:t>Vlaaderen</w:t>
            </w:r>
            <w:proofErr w:type="spellEnd"/>
            <w:r>
              <w:rPr>
                <w:rFonts w:ascii="Calibri" w:hAnsi="Calibri" w:cs="Calibri"/>
                <w:color w:val="000000"/>
              </w:rPr>
              <w:t xml:space="preserve"> 2013</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Weiland</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8</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Duplicate with </w:t>
            </w:r>
            <w:proofErr w:type="spellStart"/>
            <w:r>
              <w:rPr>
                <w:rFonts w:ascii="Calibri" w:hAnsi="Calibri" w:cs="Calibri"/>
                <w:color w:val="000000"/>
              </w:rPr>
              <w:t>Weiland</w:t>
            </w:r>
            <w:proofErr w:type="spellEnd"/>
            <w:r>
              <w:rPr>
                <w:rFonts w:ascii="Calibri" w:hAnsi="Calibri" w:cs="Calibri"/>
                <w:color w:val="000000"/>
              </w:rPr>
              <w:t xml:space="preserve"> 1996</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Wilcosky</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4</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of interest is solvent within the rubber industry; no risk estimate for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Wilczynska</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01</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Overlap with Boniol 2016 (~60% of workers hired after 1970)</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Wolf</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1</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All subjects are rubber industry workers</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Yin</w:t>
            </w:r>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87</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Exposure of interest in benzene, not working in the rubber industry</w:t>
            </w:r>
          </w:p>
        </w:tc>
      </w:tr>
      <w:tr w:rsidR="00E93361" w:rsidTr="009473B4">
        <w:trPr>
          <w:trHeight w:val="290"/>
        </w:trPr>
        <w:tc>
          <w:tcPr>
            <w:tcW w:w="0" w:type="auto"/>
          </w:tcPr>
          <w:p w:rsidR="00E93361" w:rsidRDefault="00E93361" w:rsidP="009473B4">
            <w:pPr>
              <w:autoSpaceDE w:val="0"/>
              <w:autoSpaceDN w:val="0"/>
              <w:adjustRightInd w:val="0"/>
              <w:spacing w:after="0" w:line="240" w:lineRule="auto"/>
              <w:rPr>
                <w:rFonts w:ascii="Calibri" w:hAnsi="Calibri" w:cs="Calibri"/>
                <w:color w:val="000000"/>
              </w:rPr>
            </w:pPr>
            <w:proofErr w:type="spellStart"/>
            <w:r>
              <w:rPr>
                <w:rFonts w:ascii="Calibri" w:hAnsi="Calibri" w:cs="Calibri"/>
                <w:color w:val="000000"/>
              </w:rPr>
              <w:t>Zheng</w:t>
            </w:r>
            <w:proofErr w:type="spellEnd"/>
          </w:p>
        </w:tc>
        <w:tc>
          <w:tcPr>
            <w:tcW w:w="933" w:type="dxa"/>
          </w:tcPr>
          <w:p w:rsidR="00E93361" w:rsidRDefault="00E93361" w:rsidP="009473B4">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92</w:t>
            </w:r>
          </w:p>
        </w:tc>
        <w:tc>
          <w:tcPr>
            <w:tcW w:w="6866" w:type="dxa"/>
          </w:tcPr>
          <w:p w:rsidR="00E93361" w:rsidRDefault="00E93361" w:rsidP="009473B4">
            <w:pPr>
              <w:autoSpaceDE w:val="0"/>
              <w:autoSpaceDN w:val="0"/>
              <w:adjustRightInd w:val="0"/>
              <w:spacing w:after="0" w:line="240" w:lineRule="auto"/>
              <w:rPr>
                <w:rFonts w:ascii="Calibri" w:hAnsi="Calibri" w:cs="Calibri"/>
                <w:color w:val="000000"/>
              </w:rPr>
            </w:pPr>
            <w:r>
              <w:rPr>
                <w:rFonts w:ascii="Calibri" w:hAnsi="Calibri" w:cs="Calibri"/>
                <w:color w:val="000000"/>
              </w:rPr>
              <w:t>Results for "rubber and plastic makers", not only rubber</w:t>
            </w:r>
          </w:p>
        </w:tc>
      </w:tr>
    </w:tbl>
    <w:p w:rsidR="00E93361" w:rsidRDefault="00E93361" w:rsidP="00E93361">
      <w:pPr>
        <w:jc w:val="both"/>
      </w:pPr>
    </w:p>
    <w:p w:rsidR="004E0899" w:rsidRPr="004E0899" w:rsidRDefault="004E0899" w:rsidP="00E93361">
      <w:pPr>
        <w:jc w:val="both"/>
      </w:pPr>
      <w:r w:rsidRPr="004E0899">
        <w:rPr>
          <w:b/>
        </w:rPr>
        <w:t>List of references:</w:t>
      </w:r>
      <w:r>
        <w:rPr>
          <w:b/>
        </w:rPr>
        <w:t xml:space="preserve"> </w:t>
      </w:r>
      <w:r w:rsidR="00E76C59">
        <w:rPr>
          <w:lang w:val="fr-FR"/>
        </w:rPr>
        <w:fldChar w:fldCharType="begin">
          <w:fldData xml:space="preserve">ZWNOdW0+PHJlY29yZD48cmVjLW51bWJlcj4zOTA1PC9yZWMtbnVtYmVyPjxmb3JlaWduLWtleXM+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</w:fldData>
        </w:fldChar>
      </w:r>
      <w:r w:rsidRPr="004E0899">
        <w:instrText xml:space="preserve"> ADDIN EN.CITE </w:instrText>
      </w:r>
      <w:r w:rsidR="00E76C59">
        <w:rPr>
          <w:lang w:val="fr-FR"/>
        </w:rPr>
        <w:fldChar w:fldCharType="begin">
          <w:fldData xml:space="preserve">PEVuZE5vdGU+PENpdGU+PEF1dGhvcj5aaGVuZzwvQXV0aG9yPjxZZWFyPjE5OTI8L1llYXI+PFJl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==
</w:fldData>
        </w:fldChar>
      </w:r>
      <w:r w:rsidRPr="004E0899">
        <w:instrText xml:space="preserve"> ADDIN EN.CITE.DATA </w:instrText>
      </w:r>
      <w:r w:rsidR="00E76C59">
        <w:rPr>
          <w:lang w:val="fr-FR"/>
        </w:rPr>
      </w:r>
      <w:r w:rsidR="00E76C59">
        <w:rPr>
          <w:lang w:val="fr-FR"/>
        </w:rPr>
        <w:fldChar w:fldCharType="end"/>
      </w:r>
      <w:r w:rsidR="00E76C59">
        <w:rPr>
          <w:lang w:val="fr-FR"/>
        </w:rPr>
        <w:fldChar w:fldCharType="begin">
          <w:fldData xml:space="preserve">ZT5Nb3J0YWxpdHkgc3R1ZHkgb2Ygd29ya2VycyBlbXBsb3llZCBhdCBhIHBsYW50IG1hbnVmYWN0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==
</w:fldData>
        </w:fldChar>
      </w:r>
      <w:r w:rsidRPr="004E0899">
        <w:instrText xml:space="preserve"> ADDIN EN.CITE.DATA </w:instrText>
      </w:r>
      <w:r w:rsidR="00E76C59">
        <w:rPr>
          <w:lang w:val="fr-FR"/>
        </w:rPr>
      </w:r>
      <w:r w:rsidR="00E76C59">
        <w:rPr>
          <w:lang w:val="fr-FR"/>
        </w:rPr>
        <w:fldChar w:fldCharType="end"/>
      </w:r>
      <w:r w:rsidR="00E76C59">
        <w:rPr>
          <w:lang w:val="fr-FR"/>
        </w:rPr>
        <w:fldChar w:fldCharType="begin">
          <w:fldData xml:space="preserve">Tml0cm9zYW1pbmVzL2FkdmVyc2UgZWZmZWN0czwva2V5d29yZD48a2V5d29yZD4qT2NjdXBhdGlv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==
</w:fldData>
        </w:fldChar>
      </w:r>
      <w:r w:rsidRPr="004E0899">
        <w:instrText xml:space="preserve"> ADDIN EN.CITE.DATA </w:instrText>
      </w:r>
      <w:r w:rsidR="00E76C59">
        <w:rPr>
          <w:lang w:val="fr-FR"/>
        </w:rPr>
      </w:r>
      <w:r w:rsidR="00E76C59">
        <w:rPr>
          <w:lang w:val="fr-FR"/>
        </w:rPr>
        <w:fldChar w:fldCharType="end"/>
      </w:r>
      <w:r w:rsidR="00E76C59">
        <w:rPr>
          <w:lang w:val="fr-FR"/>
        </w:rPr>
        <w:fldChar w:fldCharType="begin">
          <w:fldData xml:space="preserve">ZWNOdW0+PHJlY29yZD48cmVjLW51bWJlcj4zOTA1PC9yZWMtbnVtYmVyPjxmb3JlaWduLWtleXM+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</w:fldData>
        </w:fldChar>
      </w:r>
      <w:r w:rsidRPr="004E0899">
        <w:instrText xml:space="preserve"> ADDIN EN.CITE.DATA </w:instrText>
      </w:r>
      <w:r w:rsidR="00E76C59">
        <w:rPr>
          <w:lang w:val="fr-FR"/>
        </w:rPr>
      </w:r>
      <w:r w:rsidR="00E76C59">
        <w:rPr>
          <w:lang w:val="fr-FR"/>
        </w:rPr>
        <w:fldChar w:fldCharType="end"/>
      </w:r>
      <w:r w:rsidR="00E76C59">
        <w:rPr>
          <w:lang w:val="fr-FR"/>
        </w:rPr>
      </w:r>
      <w:r w:rsidR="00E76C59">
        <w:rPr>
          <w:lang w:val="fr-FR"/>
        </w:rPr>
        <w:fldChar w:fldCharType="separate"/>
      </w:r>
      <w:r w:rsidRPr="004E0899">
        <w:rPr>
          <w:noProof/>
        </w:rPr>
        <w:t>(135-198)</w:t>
      </w:r>
      <w:r w:rsidR="00E76C59">
        <w:rPr>
          <w:lang w:val="fr-FR"/>
        </w:rPr>
        <w:fldChar w:fldCharType="end"/>
      </w:r>
      <w:r w:rsidRPr="00580720">
        <w:t xml:space="preserve"> </w:t>
      </w:r>
    </w:p>
    <w:p w:rsidR="00E93361" w:rsidRPr="004E0899" w:rsidRDefault="00E93361" w:rsidP="00E93361">
      <w:pPr>
        <w:jc w:val="both"/>
        <w:sectPr w:rsidR="00E93361" w:rsidRPr="004E0899" w:rsidSect="009473B4">
          <w:pgSz w:w="11906" w:h="16838"/>
          <w:pgMar w:top="1440" w:right="1440" w:bottom="1440" w:left="1440" w:header="708" w:footer="708" w:gutter="0"/>
          <w:cols w:space="708"/>
          <w:docGrid w:linePitch="360"/>
        </w:sectPr>
      </w:pPr>
    </w:p>
    <w:p w:rsidR="00E93361" w:rsidRPr="00B540D3" w:rsidRDefault="00E93361" w:rsidP="00E93361">
      <w:pPr>
        <w:jc w:val="both"/>
        <w:rPr>
          <w:b/>
          <w:lang w:val="en-US"/>
        </w:rPr>
      </w:pPr>
      <w:proofErr w:type="gramStart"/>
      <w:r>
        <w:rPr>
          <w:b/>
          <w:lang w:val="en-US"/>
        </w:rPr>
        <w:lastRenderedPageBreak/>
        <w:t>S-Table 5</w:t>
      </w:r>
      <w:r w:rsidRPr="00B540D3">
        <w:rPr>
          <w:b/>
          <w:lang w:val="en-US"/>
        </w:rPr>
        <w:t>.</w:t>
      </w:r>
      <w:proofErr w:type="gramEnd"/>
      <w:r w:rsidRPr="00B540D3">
        <w:rPr>
          <w:b/>
          <w:lang w:val="en-US"/>
        </w:rPr>
        <w:t xml:space="preserve"> </w:t>
      </w:r>
      <w:proofErr w:type="gramStart"/>
      <w:r w:rsidRPr="00B540D3">
        <w:rPr>
          <w:b/>
          <w:lang w:val="en-US"/>
        </w:rPr>
        <w:t>Results of stratified meta-analysis on occupational exposure to rubber</w:t>
      </w:r>
      <w:r>
        <w:rPr>
          <w:b/>
          <w:lang w:val="en-US"/>
        </w:rPr>
        <w:t>-manufacturing</w:t>
      </w:r>
      <w:r w:rsidRPr="00B540D3">
        <w:rPr>
          <w:b/>
          <w:lang w:val="en-US"/>
        </w:rPr>
        <w:t xml:space="preserve"> industry </w:t>
      </w:r>
      <w:r>
        <w:rPr>
          <w:b/>
          <w:lang w:val="en-US"/>
        </w:rPr>
        <w:t>and risk of larynx cancer</w:t>
      </w:r>
      <w:r w:rsidRPr="00B540D3">
        <w:rPr>
          <w:b/>
          <w:lang w:val="en-US"/>
        </w:rPr>
        <w:t>.</w:t>
      </w:r>
      <w:proofErr w:type="gramEnd"/>
    </w:p>
    <w:tbl>
      <w:tblPr>
        <w:tblW w:w="12260" w:type="dxa"/>
        <w:tblCellMar>
          <w:left w:w="0" w:type="dxa"/>
          <w:right w:w="0" w:type="dxa"/>
        </w:tblCellMar>
        <w:tblLook w:val="04A0"/>
      </w:tblPr>
      <w:tblGrid>
        <w:gridCol w:w="5949"/>
        <w:gridCol w:w="1518"/>
        <w:gridCol w:w="1338"/>
        <w:gridCol w:w="1338"/>
        <w:gridCol w:w="1178"/>
        <w:gridCol w:w="939"/>
      </w:tblGrid>
      <w:tr w:rsidR="00E93361" w:rsidRPr="004040FE" w:rsidTr="009473B4">
        <w:trPr>
          <w:trHeight w:val="170"/>
        </w:trPr>
        <w:tc>
          <w:tcPr>
            <w:tcW w:w="5960"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b/>
                <w:bCs/>
                <w:color w:val="000000"/>
                <w:kern w:val="24"/>
                <w:sz w:val="24"/>
                <w:szCs w:val="24"/>
              </w:rPr>
              <w:t>Analysis</w:t>
            </w:r>
          </w:p>
        </w:tc>
        <w:tc>
          <w:tcPr>
            <w:tcW w:w="1520"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b/>
                <w:bCs/>
                <w:color w:val="000000"/>
                <w:kern w:val="24"/>
                <w:sz w:val="24"/>
                <w:szCs w:val="24"/>
              </w:rPr>
              <w:t xml:space="preserve">Studies </w:t>
            </w:r>
          </w:p>
        </w:tc>
        <w:tc>
          <w:tcPr>
            <w:tcW w:w="1340"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b/>
                <w:bCs/>
                <w:color w:val="000000"/>
                <w:kern w:val="24"/>
                <w:sz w:val="24"/>
                <w:szCs w:val="24"/>
              </w:rPr>
              <w:t>SRR</w:t>
            </w:r>
          </w:p>
        </w:tc>
        <w:tc>
          <w:tcPr>
            <w:tcW w:w="2520" w:type="dxa"/>
            <w:gridSpan w:val="2"/>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b/>
                <w:bCs/>
                <w:color w:val="000000"/>
                <w:kern w:val="24"/>
                <w:sz w:val="24"/>
                <w:szCs w:val="24"/>
              </w:rPr>
              <w:t xml:space="preserve">95% CI </w:t>
            </w:r>
          </w:p>
        </w:tc>
        <w:tc>
          <w:tcPr>
            <w:tcW w:w="940"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b/>
                <w:bCs/>
                <w:color w:val="000000"/>
                <w:kern w:val="24"/>
                <w:sz w:val="24"/>
                <w:szCs w:val="24"/>
              </w:rPr>
              <w:t>I²</w:t>
            </w:r>
          </w:p>
        </w:tc>
      </w:tr>
      <w:tr w:rsidR="00E93361" w:rsidRPr="004040FE" w:rsidTr="009473B4">
        <w:trPr>
          <w:trHeight w:val="170"/>
        </w:trPr>
        <w:tc>
          <w:tcPr>
            <w:tcW w:w="59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b/>
                <w:bCs/>
                <w:i/>
                <w:iCs/>
                <w:color w:val="000000"/>
                <w:kern w:val="24"/>
                <w:sz w:val="24"/>
                <w:szCs w:val="24"/>
              </w:rPr>
              <w:t>Main</w:t>
            </w:r>
          </w:p>
        </w:tc>
        <w:tc>
          <w:tcPr>
            <w:tcW w:w="152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25</w:t>
            </w:r>
          </w:p>
        </w:tc>
        <w:tc>
          <w:tcPr>
            <w:tcW w:w="13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46</w:t>
            </w:r>
          </w:p>
        </w:tc>
        <w:tc>
          <w:tcPr>
            <w:tcW w:w="13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11</w:t>
            </w:r>
          </w:p>
        </w:tc>
        <w:tc>
          <w:tcPr>
            <w:tcW w:w="11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92</w:t>
            </w:r>
          </w:p>
        </w:tc>
        <w:tc>
          <w:tcPr>
            <w:tcW w:w="9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50%</w:t>
            </w:r>
          </w:p>
        </w:tc>
      </w:tr>
      <w:tr w:rsidR="00E93361" w:rsidRPr="004040FE" w:rsidTr="009473B4">
        <w:trPr>
          <w:trHeight w:val="170"/>
        </w:trPr>
        <w:tc>
          <w:tcPr>
            <w:tcW w:w="596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b/>
                <w:bCs/>
                <w:i/>
                <w:iCs/>
                <w:color w:val="000000"/>
                <w:kern w:val="24"/>
                <w:sz w:val="24"/>
                <w:szCs w:val="24"/>
              </w:rPr>
              <w:t xml:space="preserve">Study design: </w:t>
            </w:r>
          </w:p>
        </w:tc>
        <w:tc>
          <w:tcPr>
            <w:tcW w:w="15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1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Cohort studies </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22</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27</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w:t>
            </w:r>
            <w:r>
              <w:rPr>
                <w:rFonts w:eastAsia="Times New Roman" w:cstheme="minorHAnsi"/>
                <w:color w:val="000000"/>
                <w:kern w:val="24"/>
                <w:sz w:val="24"/>
                <w:szCs w:val="24"/>
              </w:rPr>
              <w:t>.00</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6</w:t>
            </w:r>
            <w:r>
              <w:rPr>
                <w:rFonts w:eastAsia="Times New Roman" w:cstheme="minorHAnsi"/>
                <w:color w:val="000000"/>
                <w:kern w:val="24"/>
                <w:sz w:val="24"/>
                <w:szCs w:val="24"/>
              </w:rPr>
              <w:t>0</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39%</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Case-control studies </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3</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NA</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NA</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NA</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NA</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b/>
                <w:bCs/>
                <w:i/>
                <w:iCs/>
                <w:color w:val="000000"/>
                <w:kern w:val="24"/>
                <w:sz w:val="24"/>
                <w:szCs w:val="24"/>
              </w:rPr>
              <w:t xml:space="preserve">Gender: </w:t>
            </w:r>
          </w:p>
        </w:tc>
        <w:tc>
          <w:tcPr>
            <w:tcW w:w="152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18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9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Men </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21</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35</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06</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72</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34%</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Women </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3</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NA</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NA</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NA</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NA</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b/>
                <w:bCs/>
                <w:i/>
                <w:iCs/>
                <w:color w:val="000000"/>
                <w:kern w:val="24"/>
                <w:sz w:val="24"/>
                <w:szCs w:val="24"/>
              </w:rPr>
              <w:t xml:space="preserve">Mortality/incidence: </w:t>
            </w:r>
          </w:p>
        </w:tc>
        <w:tc>
          <w:tcPr>
            <w:tcW w:w="152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18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9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Cancer mortality</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8</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2</w:t>
            </w:r>
            <w:r>
              <w:rPr>
                <w:rFonts w:eastAsia="Times New Roman" w:cstheme="minorHAnsi"/>
                <w:color w:val="000000"/>
                <w:kern w:val="24"/>
                <w:sz w:val="24"/>
                <w:szCs w:val="24"/>
              </w:rPr>
              <w:t>0</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0.92</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55</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45%</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Cancer incidence</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9</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2.51</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73</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3.65</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29%</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b/>
                <w:bCs/>
                <w:i/>
                <w:iCs/>
                <w:color w:val="000000"/>
                <w:kern w:val="24"/>
                <w:sz w:val="24"/>
                <w:szCs w:val="24"/>
              </w:rPr>
              <w:t xml:space="preserve">Type of industry: </w:t>
            </w:r>
          </w:p>
        </w:tc>
        <w:tc>
          <w:tcPr>
            <w:tcW w:w="152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18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9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Tyre industry</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5</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57</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0.92</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2.67</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0%</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General rubber goods industry</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5</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2.39</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17</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4.85</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45%</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b/>
                <w:bCs/>
                <w:i/>
                <w:iCs/>
                <w:color w:val="000000"/>
                <w:kern w:val="24"/>
                <w:sz w:val="24"/>
                <w:szCs w:val="24"/>
              </w:rPr>
              <w:t xml:space="preserve">Employment characteristics: </w:t>
            </w:r>
          </w:p>
        </w:tc>
        <w:tc>
          <w:tcPr>
            <w:tcW w:w="152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3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118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c>
          <w:tcPr>
            <w:tcW w:w="94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rPr>
                <w:rFonts w:eastAsia="Times New Roman" w:cstheme="minorHAnsi"/>
                <w:sz w:val="24"/>
                <w:szCs w:val="24"/>
              </w:rPr>
            </w:pP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Hired after 1960 </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7</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53</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0.7</w:t>
            </w:r>
            <w:r>
              <w:rPr>
                <w:rFonts w:eastAsia="Times New Roman" w:cstheme="minorHAnsi"/>
                <w:color w:val="000000"/>
                <w:kern w:val="24"/>
                <w:sz w:val="24"/>
                <w:szCs w:val="24"/>
              </w:rPr>
              <w:t>0</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3.32</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1%</w:t>
            </w:r>
          </w:p>
        </w:tc>
      </w:tr>
      <w:tr w:rsidR="00E93361" w:rsidRPr="004040FE" w:rsidTr="009473B4">
        <w:trPr>
          <w:trHeight w:val="170"/>
        </w:trPr>
        <w:tc>
          <w:tcPr>
            <w:tcW w:w="5960" w:type="dxa"/>
            <w:tcBorders>
              <w:top w:val="nil"/>
              <w:left w:val="nil"/>
              <w:bottom w:val="nil"/>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lang w:val="fr-FR"/>
              </w:rPr>
              <w:t xml:space="preserve">   </w:t>
            </w:r>
            <w:proofErr w:type="spellStart"/>
            <w:r w:rsidRPr="004040FE">
              <w:rPr>
                <w:rFonts w:eastAsia="Times New Roman" w:cstheme="minorHAnsi"/>
                <w:color w:val="000000"/>
                <w:kern w:val="24"/>
                <w:sz w:val="24"/>
                <w:szCs w:val="24"/>
                <w:lang w:val="fr-FR"/>
              </w:rPr>
              <w:t>Hired</w:t>
            </w:r>
            <w:proofErr w:type="spellEnd"/>
            <w:r w:rsidRPr="004040FE">
              <w:rPr>
                <w:rFonts w:eastAsia="Times New Roman" w:cstheme="minorHAnsi"/>
                <w:color w:val="000000"/>
                <w:kern w:val="24"/>
                <w:sz w:val="24"/>
                <w:szCs w:val="24"/>
                <w:lang w:val="fr-FR"/>
              </w:rPr>
              <w:t xml:space="preserve"> </w:t>
            </w:r>
            <w:proofErr w:type="spellStart"/>
            <w:r w:rsidRPr="004040FE">
              <w:rPr>
                <w:rFonts w:eastAsia="Times New Roman" w:cstheme="minorHAnsi"/>
                <w:color w:val="000000"/>
                <w:kern w:val="24"/>
                <w:sz w:val="24"/>
                <w:szCs w:val="24"/>
                <w:lang w:val="fr-FR"/>
              </w:rPr>
              <w:t>after</w:t>
            </w:r>
            <w:proofErr w:type="spellEnd"/>
            <w:r w:rsidRPr="004040FE">
              <w:rPr>
                <w:rFonts w:eastAsia="Times New Roman" w:cstheme="minorHAnsi"/>
                <w:color w:val="000000"/>
                <w:kern w:val="24"/>
                <w:sz w:val="24"/>
                <w:szCs w:val="24"/>
                <w:lang w:val="fr-FR"/>
              </w:rPr>
              <w:t xml:space="preserve"> 1970</w:t>
            </w:r>
            <w:r w:rsidRPr="004040FE">
              <w:rPr>
                <w:rFonts w:eastAsia="Times New Roman" w:cstheme="minorHAnsi"/>
                <w:color w:val="000000"/>
                <w:kern w:val="24"/>
                <w:sz w:val="24"/>
                <w:szCs w:val="24"/>
              </w:rPr>
              <w:t xml:space="preserve"> </w:t>
            </w:r>
          </w:p>
        </w:tc>
        <w:tc>
          <w:tcPr>
            <w:tcW w:w="152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6</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6</w:t>
            </w:r>
            <w:r>
              <w:rPr>
                <w:rFonts w:eastAsia="Times New Roman" w:cstheme="minorHAnsi"/>
                <w:color w:val="000000"/>
                <w:kern w:val="24"/>
                <w:sz w:val="24"/>
                <w:szCs w:val="24"/>
              </w:rPr>
              <w:t>0</w:t>
            </w:r>
          </w:p>
        </w:tc>
        <w:tc>
          <w:tcPr>
            <w:tcW w:w="13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0.63</w:t>
            </w:r>
          </w:p>
        </w:tc>
        <w:tc>
          <w:tcPr>
            <w:tcW w:w="118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4.04</w:t>
            </w:r>
          </w:p>
        </w:tc>
        <w:tc>
          <w:tcPr>
            <w:tcW w:w="940" w:type="dxa"/>
            <w:tcBorders>
              <w:top w:val="nil"/>
              <w:left w:val="nil"/>
              <w:bottom w:val="nil"/>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26%</w:t>
            </w:r>
          </w:p>
        </w:tc>
      </w:tr>
      <w:tr w:rsidR="00E93361" w:rsidRPr="004040FE" w:rsidTr="009473B4">
        <w:trPr>
          <w:trHeight w:val="170"/>
        </w:trPr>
        <w:tc>
          <w:tcPr>
            <w:tcW w:w="596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E93361" w:rsidRPr="004040FE" w:rsidRDefault="00E93361" w:rsidP="009473B4">
            <w:pPr>
              <w:spacing w:after="0" w:line="240" w:lineRule="auto"/>
              <w:textAlignment w:val="bottom"/>
              <w:rPr>
                <w:rFonts w:eastAsia="Times New Roman" w:cstheme="minorHAnsi"/>
                <w:sz w:val="24"/>
                <w:szCs w:val="24"/>
              </w:rPr>
            </w:pPr>
            <w:r w:rsidRPr="004040FE">
              <w:rPr>
                <w:rFonts w:eastAsia="Times New Roman" w:cstheme="minorHAnsi"/>
                <w:color w:val="000000"/>
                <w:kern w:val="24"/>
                <w:sz w:val="24"/>
                <w:szCs w:val="24"/>
              </w:rPr>
              <w:t xml:space="preserve">   With the highest duration of employment</w:t>
            </w:r>
          </w:p>
        </w:tc>
        <w:tc>
          <w:tcPr>
            <w:tcW w:w="152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4</w:t>
            </w:r>
          </w:p>
        </w:tc>
        <w:tc>
          <w:tcPr>
            <w:tcW w:w="134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1.17</w:t>
            </w:r>
          </w:p>
        </w:tc>
        <w:tc>
          <w:tcPr>
            <w:tcW w:w="134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0.04</w:t>
            </w:r>
          </w:p>
        </w:tc>
        <w:tc>
          <w:tcPr>
            <w:tcW w:w="118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31.47</w:t>
            </w:r>
          </w:p>
        </w:tc>
        <w:tc>
          <w:tcPr>
            <w:tcW w:w="94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rsidR="00E93361" w:rsidRPr="004040FE" w:rsidRDefault="00E93361" w:rsidP="009473B4">
            <w:pPr>
              <w:spacing w:after="0" w:line="240" w:lineRule="auto"/>
              <w:jc w:val="center"/>
              <w:textAlignment w:val="bottom"/>
              <w:rPr>
                <w:rFonts w:eastAsia="Times New Roman" w:cstheme="minorHAnsi"/>
                <w:sz w:val="24"/>
                <w:szCs w:val="24"/>
              </w:rPr>
            </w:pPr>
            <w:r w:rsidRPr="004040FE">
              <w:rPr>
                <w:rFonts w:eastAsia="Times New Roman" w:cstheme="minorHAnsi"/>
                <w:color w:val="000000"/>
                <w:kern w:val="24"/>
                <w:sz w:val="24"/>
                <w:szCs w:val="24"/>
              </w:rPr>
              <w:t>75%</w:t>
            </w:r>
          </w:p>
        </w:tc>
      </w:tr>
    </w:tbl>
    <w:p w:rsidR="00E93361" w:rsidRDefault="00E93361" w:rsidP="00E93361">
      <w:pPr>
        <w:jc w:val="both"/>
        <w:rPr>
          <w:lang w:val="en-US"/>
        </w:rPr>
      </w:pPr>
    </w:p>
    <w:p w:rsidR="00E93361" w:rsidRDefault="00E93361" w:rsidP="00E93361">
      <w:pPr>
        <w:jc w:val="both"/>
        <w:rPr>
          <w:lang w:val="en-US"/>
        </w:rPr>
      </w:pPr>
    </w:p>
    <w:p w:rsidR="00E93361" w:rsidRDefault="00E93361" w:rsidP="00E93361">
      <w:pPr>
        <w:jc w:val="both"/>
        <w:sectPr w:rsidR="00E93361" w:rsidSect="009473B4">
          <w:pgSz w:w="16838" w:h="11906" w:orient="landscape"/>
          <w:pgMar w:top="1440" w:right="1440" w:bottom="1440" w:left="1440" w:header="708" w:footer="708" w:gutter="0"/>
          <w:cols w:space="708"/>
          <w:docGrid w:linePitch="360"/>
        </w:sectPr>
      </w:pPr>
    </w:p>
    <w:p w:rsidR="00E93361" w:rsidRDefault="00E93361" w:rsidP="00E93361"/>
    <w:p w:rsidR="00E93361" w:rsidRDefault="004F405E" w:rsidP="00E93361">
      <w:pPr>
        <w:jc w:val="center"/>
      </w:pPr>
      <w:r>
        <w:rPr>
          <w:noProof/>
        </w:rPr>
        <w:drawing>
          <wp:inline distT="0" distB="0" distL="0" distR="0">
            <wp:extent cx="5731510" cy="6377711"/>
            <wp:effectExtent l="19050" t="0" r="254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5731510" cy="6377711"/>
                    </a:xfrm>
                    <a:prstGeom prst="rect">
                      <a:avLst/>
                    </a:prstGeom>
                    <a:noFill/>
                    <a:ln w="9525">
                      <a:noFill/>
                      <a:miter lim="800000"/>
                      <a:headEnd/>
                      <a:tailEnd/>
                    </a:ln>
                  </pic:spPr>
                </pic:pic>
              </a:graphicData>
            </a:graphic>
          </wp:inline>
        </w:drawing>
      </w:r>
    </w:p>
    <w:p w:rsidR="00E93361" w:rsidRPr="00B540D3" w:rsidRDefault="00E93361" w:rsidP="00E93361">
      <w:pPr>
        <w:jc w:val="both"/>
        <w:rPr>
          <w:b/>
        </w:rPr>
      </w:pPr>
      <w:proofErr w:type="gramStart"/>
      <w:r w:rsidRPr="00B540D3">
        <w:rPr>
          <w:b/>
        </w:rPr>
        <w:t>S-Figure 1.</w:t>
      </w:r>
      <w:proofErr w:type="gramEnd"/>
      <w:r w:rsidRPr="00B540D3">
        <w:rPr>
          <w:b/>
        </w:rPr>
        <w:t xml:space="preserve"> </w:t>
      </w:r>
      <w:proofErr w:type="gramStart"/>
      <w:r w:rsidRPr="00B540D3">
        <w:rPr>
          <w:b/>
        </w:rPr>
        <w:t>Forest plot of the meta-analysis on occupational exposure to rubber</w:t>
      </w:r>
      <w:r>
        <w:rPr>
          <w:b/>
        </w:rPr>
        <w:t>-manufacturing</w:t>
      </w:r>
      <w:r w:rsidRPr="00B540D3">
        <w:rPr>
          <w:b/>
        </w:rPr>
        <w:t xml:space="preserve"> industry and risk of bladder cancer.</w:t>
      </w:r>
      <w:proofErr w:type="gramEnd"/>
      <w:r w:rsidR="009473B4">
        <w:rPr>
          <w:b/>
        </w:rPr>
        <w:t xml:space="preserve"> Test for publication bias: </w:t>
      </w:r>
      <w:proofErr w:type="spellStart"/>
      <w:r w:rsidR="009473B4" w:rsidRPr="009473B4">
        <w:rPr>
          <w:b/>
        </w:rPr>
        <w:t>Begg</w:t>
      </w:r>
      <w:proofErr w:type="spellEnd"/>
      <w:r w:rsidR="009473B4" w:rsidRPr="009473B4">
        <w:rPr>
          <w:b/>
        </w:rPr>
        <w:t>=0.0</w:t>
      </w:r>
      <w:r w:rsidR="009473B4">
        <w:rPr>
          <w:b/>
        </w:rPr>
        <w:t>4</w:t>
      </w:r>
      <w:r w:rsidR="009473B4" w:rsidRPr="009473B4">
        <w:rPr>
          <w:b/>
        </w:rPr>
        <w:t>, p=0.9</w:t>
      </w:r>
      <w:r w:rsidR="009473B4">
        <w:rPr>
          <w:b/>
        </w:rPr>
        <w:t>6</w:t>
      </w:r>
      <w:r w:rsidR="009473B4" w:rsidRPr="009473B4">
        <w:rPr>
          <w:b/>
        </w:rPr>
        <w:t>; Egger=</w:t>
      </w:r>
      <w:r w:rsidR="009473B4">
        <w:rPr>
          <w:b/>
        </w:rPr>
        <w:t>1.69</w:t>
      </w:r>
      <w:r w:rsidR="009473B4" w:rsidRPr="009473B4">
        <w:rPr>
          <w:b/>
        </w:rPr>
        <w:t xml:space="preserve">; p&lt;0.01 and </w:t>
      </w:r>
      <w:proofErr w:type="spellStart"/>
      <w:r w:rsidR="009473B4" w:rsidRPr="009473B4">
        <w:rPr>
          <w:b/>
        </w:rPr>
        <w:t>Macaskill</w:t>
      </w:r>
      <w:proofErr w:type="spellEnd"/>
      <w:r w:rsidR="009473B4" w:rsidRPr="009473B4">
        <w:rPr>
          <w:b/>
        </w:rPr>
        <w:t>=</w:t>
      </w:r>
      <w:r w:rsidR="009473B4">
        <w:rPr>
          <w:b/>
        </w:rPr>
        <w:t>-2.34</w:t>
      </w:r>
      <w:r w:rsidR="009473B4" w:rsidRPr="009473B4">
        <w:rPr>
          <w:b/>
        </w:rPr>
        <w:t>, p</w:t>
      </w:r>
      <w:r w:rsidR="009473B4">
        <w:rPr>
          <w:b/>
        </w:rPr>
        <w:t>=0.02</w:t>
      </w:r>
      <w:r w:rsidR="00B36ABD">
        <w:rPr>
          <w:b/>
        </w:rPr>
        <w:t>. #: urinary cancer; §: urinary excluding kidney; ¤: urinary including bladder; *: urothelial.</w:t>
      </w:r>
    </w:p>
    <w:p w:rsidR="00E93361" w:rsidRDefault="00E93361" w:rsidP="00E93361">
      <w:r>
        <w:br w:type="page"/>
      </w:r>
    </w:p>
    <w:p w:rsidR="00E93361" w:rsidRDefault="004F405E" w:rsidP="00E93361">
      <w:pPr>
        <w:jc w:val="center"/>
      </w:pPr>
      <w:r>
        <w:rPr>
          <w:noProof/>
        </w:rPr>
        <w:lastRenderedPageBreak/>
        <w:drawing>
          <wp:inline distT="0" distB="0" distL="0" distR="0">
            <wp:extent cx="5731510" cy="6266451"/>
            <wp:effectExtent l="19050" t="0" r="254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srcRect/>
                    <a:stretch>
                      <a:fillRect/>
                    </a:stretch>
                  </pic:blipFill>
                  <pic:spPr bwMode="auto">
                    <a:xfrm>
                      <a:off x="0" y="0"/>
                      <a:ext cx="5731510" cy="6266451"/>
                    </a:xfrm>
                    <a:prstGeom prst="rect">
                      <a:avLst/>
                    </a:prstGeom>
                    <a:noFill/>
                    <a:ln w="9525">
                      <a:noFill/>
                      <a:miter lim="800000"/>
                      <a:headEnd/>
                      <a:tailEnd/>
                    </a:ln>
                  </pic:spPr>
                </pic:pic>
              </a:graphicData>
            </a:graphic>
          </wp:inline>
        </w:drawing>
      </w:r>
    </w:p>
    <w:p w:rsidR="00E93361" w:rsidRPr="00B540D3" w:rsidRDefault="00E93361" w:rsidP="00E93361">
      <w:pPr>
        <w:jc w:val="both"/>
        <w:rPr>
          <w:b/>
        </w:rPr>
      </w:pPr>
      <w:proofErr w:type="gramStart"/>
      <w:r w:rsidRPr="00B540D3">
        <w:rPr>
          <w:b/>
        </w:rPr>
        <w:t>S-Figure 2.</w:t>
      </w:r>
      <w:proofErr w:type="gramEnd"/>
      <w:r w:rsidRPr="00B540D3">
        <w:rPr>
          <w:b/>
        </w:rPr>
        <w:t xml:space="preserve"> </w:t>
      </w:r>
      <w:proofErr w:type="gramStart"/>
      <w:r w:rsidRPr="00B540D3">
        <w:rPr>
          <w:b/>
        </w:rPr>
        <w:t>Forest plot of the meta-analysis on occupational exposure to rubber</w:t>
      </w:r>
      <w:r>
        <w:rPr>
          <w:b/>
        </w:rPr>
        <w:t>-manufacturing</w:t>
      </w:r>
      <w:r w:rsidRPr="00B540D3">
        <w:rPr>
          <w:b/>
        </w:rPr>
        <w:t xml:space="preserve"> industry and risk of lung cancer.</w:t>
      </w:r>
      <w:proofErr w:type="gramEnd"/>
      <w:r w:rsidR="009473B4">
        <w:rPr>
          <w:b/>
        </w:rPr>
        <w:t xml:space="preserve"> Test for publication bias: </w:t>
      </w:r>
      <w:proofErr w:type="spellStart"/>
      <w:r w:rsidR="009473B4" w:rsidRPr="009473B4">
        <w:rPr>
          <w:b/>
        </w:rPr>
        <w:t>Begg</w:t>
      </w:r>
      <w:proofErr w:type="spellEnd"/>
      <w:r w:rsidR="009473B4" w:rsidRPr="009473B4">
        <w:rPr>
          <w:b/>
        </w:rPr>
        <w:t>=0.03, p=0.97; Egger=-4.0</w:t>
      </w:r>
      <w:r w:rsidR="004F405E">
        <w:rPr>
          <w:b/>
        </w:rPr>
        <w:t xml:space="preserve">0; p&lt;0.01 and </w:t>
      </w:r>
      <w:proofErr w:type="spellStart"/>
      <w:r w:rsidR="004F405E">
        <w:rPr>
          <w:b/>
        </w:rPr>
        <w:t>Macaskill</w:t>
      </w:r>
      <w:proofErr w:type="spellEnd"/>
      <w:r w:rsidR="004F405E">
        <w:rPr>
          <w:b/>
        </w:rPr>
        <w:t>=3.15</w:t>
      </w:r>
      <w:r w:rsidR="009473B4" w:rsidRPr="009473B4">
        <w:rPr>
          <w:b/>
        </w:rPr>
        <w:t>, p&lt;0.01</w:t>
      </w:r>
    </w:p>
    <w:p w:rsidR="00E93361" w:rsidRDefault="00E93361" w:rsidP="00E93361">
      <w:r>
        <w:br w:type="page"/>
      </w:r>
    </w:p>
    <w:p w:rsidR="00E93361" w:rsidRDefault="004F405E" w:rsidP="00E93361">
      <w:pPr>
        <w:jc w:val="center"/>
      </w:pPr>
      <w:r>
        <w:rPr>
          <w:noProof/>
        </w:rPr>
        <w:lastRenderedPageBreak/>
        <w:drawing>
          <wp:inline distT="0" distB="0" distL="0" distR="0">
            <wp:extent cx="5731510" cy="5705774"/>
            <wp:effectExtent l="19050" t="0" r="254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5731510" cy="5705774"/>
                    </a:xfrm>
                    <a:prstGeom prst="rect">
                      <a:avLst/>
                    </a:prstGeom>
                    <a:noFill/>
                    <a:ln w="9525">
                      <a:noFill/>
                      <a:miter lim="800000"/>
                      <a:headEnd/>
                      <a:tailEnd/>
                    </a:ln>
                  </pic:spPr>
                </pic:pic>
              </a:graphicData>
            </a:graphic>
          </wp:inline>
        </w:drawing>
      </w:r>
    </w:p>
    <w:p w:rsidR="00E93361" w:rsidRPr="00B540D3" w:rsidRDefault="00E93361" w:rsidP="00E93361">
      <w:pPr>
        <w:jc w:val="both"/>
        <w:rPr>
          <w:b/>
        </w:rPr>
      </w:pPr>
      <w:proofErr w:type="gramStart"/>
      <w:r w:rsidRPr="00B540D3">
        <w:rPr>
          <w:b/>
        </w:rPr>
        <w:t>S-Figure 3.</w:t>
      </w:r>
      <w:proofErr w:type="gramEnd"/>
      <w:r w:rsidRPr="00B540D3">
        <w:rPr>
          <w:b/>
        </w:rPr>
        <w:t xml:space="preserve"> </w:t>
      </w:r>
      <w:proofErr w:type="gramStart"/>
      <w:r w:rsidRPr="00B540D3">
        <w:rPr>
          <w:b/>
        </w:rPr>
        <w:t>Forest plot of the meta-analysis on occupational exposure to rubber</w:t>
      </w:r>
      <w:r>
        <w:rPr>
          <w:b/>
        </w:rPr>
        <w:t>-manufacturing</w:t>
      </w:r>
      <w:r w:rsidRPr="00B540D3">
        <w:rPr>
          <w:b/>
        </w:rPr>
        <w:t xml:space="preserve"> industry and risk of stomach cancer.</w:t>
      </w:r>
      <w:proofErr w:type="gramEnd"/>
      <w:r w:rsidR="009473B4">
        <w:rPr>
          <w:b/>
        </w:rPr>
        <w:t xml:space="preserve"> </w:t>
      </w:r>
      <w:proofErr w:type="spellStart"/>
      <w:r w:rsidR="009473B4">
        <w:rPr>
          <w:b/>
        </w:rPr>
        <w:t>Begg</w:t>
      </w:r>
      <w:proofErr w:type="spellEnd"/>
      <w:r w:rsidR="009473B4">
        <w:rPr>
          <w:b/>
        </w:rPr>
        <w:t xml:space="preserve">=0.00 p=1.00; Egger=-0.43 p=0.32; </w:t>
      </w:r>
      <w:proofErr w:type="spellStart"/>
      <w:r w:rsidR="009473B4">
        <w:rPr>
          <w:b/>
        </w:rPr>
        <w:t>Macaskill</w:t>
      </w:r>
      <w:proofErr w:type="spellEnd"/>
      <w:r w:rsidR="009473B4">
        <w:rPr>
          <w:b/>
        </w:rPr>
        <w:t>=0.32 p=0.75.</w:t>
      </w:r>
    </w:p>
    <w:p w:rsidR="00E93361" w:rsidRDefault="00E93361" w:rsidP="00E93361">
      <w:r>
        <w:br w:type="page"/>
      </w:r>
    </w:p>
    <w:p w:rsidR="00E93361" w:rsidRDefault="004F405E" w:rsidP="00E93361">
      <w:pPr>
        <w:jc w:val="center"/>
      </w:pPr>
      <w:r>
        <w:rPr>
          <w:noProof/>
        </w:rPr>
        <w:lastRenderedPageBreak/>
        <w:drawing>
          <wp:inline distT="0" distB="0" distL="0" distR="0">
            <wp:extent cx="5731510" cy="5725837"/>
            <wp:effectExtent l="19050" t="0" r="254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5731510" cy="5725837"/>
                    </a:xfrm>
                    <a:prstGeom prst="rect">
                      <a:avLst/>
                    </a:prstGeom>
                    <a:noFill/>
                    <a:ln w="9525">
                      <a:noFill/>
                      <a:miter lim="800000"/>
                      <a:headEnd/>
                      <a:tailEnd/>
                    </a:ln>
                  </pic:spPr>
                </pic:pic>
              </a:graphicData>
            </a:graphic>
          </wp:inline>
        </w:drawing>
      </w:r>
    </w:p>
    <w:p w:rsidR="00E93361" w:rsidRPr="00B540D3" w:rsidRDefault="00E93361" w:rsidP="00E93361">
      <w:pPr>
        <w:jc w:val="both"/>
        <w:rPr>
          <w:b/>
        </w:rPr>
      </w:pPr>
      <w:proofErr w:type="gramStart"/>
      <w:r w:rsidRPr="00B540D3">
        <w:rPr>
          <w:b/>
        </w:rPr>
        <w:t>S-Figure 4.</w:t>
      </w:r>
      <w:proofErr w:type="gramEnd"/>
      <w:r w:rsidRPr="00B540D3">
        <w:rPr>
          <w:b/>
        </w:rPr>
        <w:t xml:space="preserve"> </w:t>
      </w:r>
      <w:proofErr w:type="gramStart"/>
      <w:r w:rsidRPr="00B540D3">
        <w:rPr>
          <w:b/>
        </w:rPr>
        <w:t>Forest plot of the meta-analysis on occupational exposure to rubber</w:t>
      </w:r>
      <w:r>
        <w:rPr>
          <w:b/>
        </w:rPr>
        <w:t>-manufacturing</w:t>
      </w:r>
      <w:r w:rsidRPr="00B540D3">
        <w:rPr>
          <w:b/>
        </w:rPr>
        <w:t xml:space="preserve"> industry and risk of leukaemia.</w:t>
      </w:r>
      <w:proofErr w:type="gramEnd"/>
      <w:r w:rsidR="009473B4">
        <w:rPr>
          <w:b/>
        </w:rPr>
        <w:t xml:space="preserve"> </w:t>
      </w:r>
      <w:proofErr w:type="spellStart"/>
      <w:r w:rsidR="009473B4">
        <w:rPr>
          <w:b/>
        </w:rPr>
        <w:t>Begg</w:t>
      </w:r>
      <w:proofErr w:type="spellEnd"/>
      <w:r w:rsidR="009473B4">
        <w:rPr>
          <w:b/>
        </w:rPr>
        <w:t xml:space="preserve">=0.08 p=0.93; Egger=0.98 p=0.04; </w:t>
      </w:r>
      <w:proofErr w:type="spellStart"/>
      <w:r w:rsidR="009473B4">
        <w:rPr>
          <w:b/>
        </w:rPr>
        <w:t>Macaskill</w:t>
      </w:r>
      <w:proofErr w:type="spellEnd"/>
      <w:r w:rsidR="009473B4">
        <w:rPr>
          <w:b/>
        </w:rPr>
        <w:t>=-2.04 p=0.05.</w:t>
      </w:r>
    </w:p>
    <w:p w:rsidR="009473B4" w:rsidRDefault="009473B4">
      <w:pPr>
        <w:rPr>
          <w:b/>
        </w:rPr>
      </w:pPr>
      <w:r>
        <w:rPr>
          <w:b/>
        </w:rPr>
        <w:br w:type="page"/>
      </w:r>
    </w:p>
    <w:p w:rsidR="009473B4" w:rsidRDefault="009473B4">
      <w:pPr>
        <w:rPr>
          <w:b/>
        </w:rPr>
      </w:pPr>
      <w:r>
        <w:rPr>
          <w:b/>
        </w:rPr>
        <w:lastRenderedPageBreak/>
        <w:t>a)</w:t>
      </w:r>
      <w:r w:rsidRPr="009473B4">
        <w:rPr>
          <w:b/>
        </w:rPr>
        <w:t xml:space="preserve"> </w:t>
      </w:r>
      <w:r>
        <w:rPr>
          <w:b/>
          <w:noProof/>
        </w:rPr>
        <w:drawing>
          <wp:inline distT="0" distB="0" distL="0" distR="0">
            <wp:extent cx="2563292" cy="2829464"/>
            <wp:effectExtent l="19050" t="0" r="845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b="19830"/>
                    <a:stretch>
                      <a:fillRect/>
                    </a:stretch>
                  </pic:blipFill>
                  <pic:spPr bwMode="auto">
                    <a:xfrm>
                      <a:off x="0" y="0"/>
                      <a:ext cx="2565411" cy="2831803"/>
                    </a:xfrm>
                    <a:prstGeom prst="rect">
                      <a:avLst/>
                    </a:prstGeom>
                    <a:noFill/>
                    <a:ln w="9525">
                      <a:noFill/>
                      <a:miter lim="800000"/>
                      <a:headEnd/>
                      <a:tailEnd/>
                    </a:ln>
                  </pic:spPr>
                </pic:pic>
              </a:graphicData>
            </a:graphic>
          </wp:inline>
        </w:drawing>
      </w:r>
      <w:r>
        <w:rPr>
          <w:b/>
        </w:rPr>
        <w:t xml:space="preserve"> </w:t>
      </w:r>
      <w:proofErr w:type="gramStart"/>
      <w:r>
        <w:rPr>
          <w:b/>
        </w:rPr>
        <w:t>b</w:t>
      </w:r>
      <w:proofErr w:type="gramEnd"/>
      <w:r>
        <w:rPr>
          <w:b/>
        </w:rPr>
        <w:t xml:space="preserve">) </w:t>
      </w:r>
      <w:r>
        <w:rPr>
          <w:b/>
          <w:noProof/>
        </w:rPr>
        <w:drawing>
          <wp:inline distT="0" distB="0" distL="0" distR="0">
            <wp:extent cx="2344588" cy="2783263"/>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b="13676"/>
                    <a:stretch>
                      <a:fillRect/>
                    </a:stretch>
                  </pic:blipFill>
                  <pic:spPr bwMode="auto">
                    <a:xfrm>
                      <a:off x="0" y="0"/>
                      <a:ext cx="2346207" cy="2785185"/>
                    </a:xfrm>
                    <a:prstGeom prst="rect">
                      <a:avLst/>
                    </a:prstGeom>
                    <a:noFill/>
                    <a:ln w="9525">
                      <a:noFill/>
                      <a:miter lim="800000"/>
                      <a:headEnd/>
                      <a:tailEnd/>
                    </a:ln>
                  </pic:spPr>
                </pic:pic>
              </a:graphicData>
            </a:graphic>
          </wp:inline>
        </w:drawing>
      </w:r>
      <w:r>
        <w:rPr>
          <w:b/>
        </w:rPr>
        <w:t xml:space="preserve"> </w:t>
      </w:r>
    </w:p>
    <w:p w:rsidR="009473B4" w:rsidRDefault="009473B4">
      <w:pPr>
        <w:rPr>
          <w:b/>
        </w:rPr>
      </w:pPr>
    </w:p>
    <w:p w:rsidR="009473B4" w:rsidRDefault="009473B4">
      <w:pPr>
        <w:rPr>
          <w:b/>
        </w:rPr>
      </w:pPr>
      <w:r>
        <w:rPr>
          <w:b/>
        </w:rPr>
        <w:t xml:space="preserve">c) </w:t>
      </w:r>
      <w:r>
        <w:rPr>
          <w:b/>
          <w:noProof/>
        </w:rPr>
        <w:drawing>
          <wp:inline distT="0" distB="0" distL="0" distR="0">
            <wp:extent cx="2577873" cy="2711725"/>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b="15884"/>
                    <a:stretch>
                      <a:fillRect/>
                    </a:stretch>
                  </pic:blipFill>
                  <pic:spPr bwMode="auto">
                    <a:xfrm>
                      <a:off x="0" y="0"/>
                      <a:ext cx="2580673" cy="2714671"/>
                    </a:xfrm>
                    <a:prstGeom prst="rect">
                      <a:avLst/>
                    </a:prstGeom>
                    <a:noFill/>
                    <a:ln w="9525">
                      <a:noFill/>
                      <a:miter lim="800000"/>
                      <a:headEnd/>
                      <a:tailEnd/>
                    </a:ln>
                  </pic:spPr>
                </pic:pic>
              </a:graphicData>
            </a:graphic>
          </wp:inline>
        </w:drawing>
      </w:r>
      <w:r>
        <w:rPr>
          <w:b/>
        </w:rPr>
        <w:t xml:space="preserve"> </w:t>
      </w:r>
      <w:proofErr w:type="gramStart"/>
      <w:r>
        <w:rPr>
          <w:b/>
        </w:rPr>
        <w:t>d</w:t>
      </w:r>
      <w:proofErr w:type="gramEnd"/>
      <w:r>
        <w:rPr>
          <w:b/>
        </w:rPr>
        <w:t xml:space="preserve">) </w:t>
      </w:r>
      <w:r>
        <w:rPr>
          <w:b/>
          <w:noProof/>
        </w:rPr>
        <w:drawing>
          <wp:inline distT="0" distB="0" distL="0" distR="0">
            <wp:extent cx="2678612" cy="2587925"/>
            <wp:effectExtent l="19050" t="0" r="7438"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b="22744"/>
                    <a:stretch>
                      <a:fillRect/>
                    </a:stretch>
                  </pic:blipFill>
                  <pic:spPr bwMode="auto">
                    <a:xfrm>
                      <a:off x="0" y="0"/>
                      <a:ext cx="2684893" cy="2593994"/>
                    </a:xfrm>
                    <a:prstGeom prst="rect">
                      <a:avLst/>
                    </a:prstGeom>
                    <a:noFill/>
                    <a:ln w="9525">
                      <a:noFill/>
                      <a:miter lim="800000"/>
                      <a:headEnd/>
                      <a:tailEnd/>
                    </a:ln>
                  </pic:spPr>
                </pic:pic>
              </a:graphicData>
            </a:graphic>
          </wp:inline>
        </w:drawing>
      </w:r>
      <w:r>
        <w:rPr>
          <w:b/>
        </w:rPr>
        <w:t xml:space="preserve"> </w:t>
      </w:r>
    </w:p>
    <w:p w:rsidR="009473B4" w:rsidRDefault="009473B4">
      <w:pPr>
        <w:rPr>
          <w:b/>
        </w:rPr>
      </w:pPr>
      <w:proofErr w:type="gramStart"/>
      <w:r>
        <w:rPr>
          <w:b/>
        </w:rPr>
        <w:t>S-Figure 5.</w:t>
      </w:r>
      <w:proofErr w:type="gramEnd"/>
      <w:r>
        <w:rPr>
          <w:b/>
        </w:rPr>
        <w:t xml:space="preserve"> Funnel plots of meta-analysis </w:t>
      </w:r>
      <w:r w:rsidRPr="00B540D3">
        <w:rPr>
          <w:b/>
        </w:rPr>
        <w:t>on occupational exposure to rubber</w:t>
      </w:r>
      <w:r>
        <w:rPr>
          <w:b/>
        </w:rPr>
        <w:t>-manufacturing</w:t>
      </w:r>
      <w:r w:rsidRPr="00B540D3">
        <w:rPr>
          <w:b/>
        </w:rPr>
        <w:t xml:space="preserve"> industry and risk of </w:t>
      </w:r>
      <w:r>
        <w:rPr>
          <w:b/>
        </w:rPr>
        <w:t xml:space="preserve">Bladder </w:t>
      </w:r>
      <w:proofErr w:type="gramStart"/>
      <w:r>
        <w:rPr>
          <w:b/>
        </w:rPr>
        <w:t>cancer(</w:t>
      </w:r>
      <w:proofErr w:type="gramEnd"/>
      <w:r>
        <w:rPr>
          <w:b/>
        </w:rPr>
        <w:t xml:space="preserve">a), Lung cancer(b), Stomach cancer (c), and </w:t>
      </w:r>
      <w:r w:rsidRPr="00B540D3">
        <w:rPr>
          <w:b/>
        </w:rPr>
        <w:t>leukaemia</w:t>
      </w:r>
      <w:r>
        <w:rPr>
          <w:b/>
        </w:rPr>
        <w:t xml:space="preserve"> (d)</w:t>
      </w:r>
    </w:p>
    <w:p w:rsidR="009473B4" w:rsidRDefault="009473B4">
      <w:pPr>
        <w:rPr>
          <w:b/>
        </w:rPr>
      </w:pPr>
    </w:p>
    <w:p w:rsidR="009473B4" w:rsidRDefault="009473B4">
      <w:pPr>
        <w:rPr>
          <w:b/>
        </w:rPr>
      </w:pPr>
      <w:r>
        <w:rPr>
          <w:b/>
        </w:rPr>
        <w:br w:type="page"/>
      </w:r>
    </w:p>
    <w:p w:rsidR="004E0899" w:rsidRPr="004E0899" w:rsidRDefault="004E0899">
      <w:pPr>
        <w:rPr>
          <w:b/>
        </w:rPr>
      </w:pPr>
      <w:r w:rsidRPr="004E0899">
        <w:rPr>
          <w:b/>
        </w:rPr>
        <w:lastRenderedPageBreak/>
        <w:t>Full Reference list:</w:t>
      </w:r>
    </w:p>
    <w:p w:rsidR="004E0899" w:rsidRPr="004E0899" w:rsidRDefault="00E76C59" w:rsidP="004E0899">
      <w:pPr>
        <w:pStyle w:val="EndNoteBibliography"/>
        <w:spacing w:after="0"/>
      </w:pPr>
      <w:r w:rsidRPr="00E76C59">
        <w:fldChar w:fldCharType="begin"/>
      </w:r>
      <w:r w:rsidR="004E0899">
        <w:instrText xml:space="preserve"> ADDIN EN.REFLIST </w:instrText>
      </w:r>
      <w:r w:rsidRPr="00E76C59">
        <w:fldChar w:fldCharType="separate"/>
      </w:r>
      <w:r w:rsidR="004E0899" w:rsidRPr="004E0899">
        <w:t>1.</w:t>
      </w:r>
      <w:r w:rsidR="004E0899" w:rsidRPr="004E0899">
        <w:tab/>
        <w:t>Amendola P, Audisio R, Scaburri A, Ariano E, Cavuto S, Imbriani M, et al. [The active search for occupational cancer cases: bladder cancer in Lombardy Region]. Epidemiol Prev. 2005;29(5-6):253-8.</w:t>
      </w:r>
    </w:p>
    <w:p w:rsidR="004E0899" w:rsidRPr="004E0899" w:rsidRDefault="004E0899" w:rsidP="004E0899">
      <w:pPr>
        <w:pStyle w:val="EndNoteBibliography"/>
        <w:spacing w:after="0"/>
      </w:pPr>
      <w:r w:rsidRPr="004E0899">
        <w:t>2.</w:t>
      </w:r>
      <w:r w:rsidRPr="004E0899">
        <w:tab/>
        <w:t>Barbone F, Franceschi S, Talamini R, Bidoli E, La Vecchia C. Occupation and Bladder Cancer in Pordenone (North-East Italy): A Case-Control Study. Int J Epidemiol. 1994;23(1):58-65.</w:t>
      </w:r>
    </w:p>
    <w:p w:rsidR="004E0899" w:rsidRPr="004E0899" w:rsidRDefault="004E0899" w:rsidP="004E0899">
      <w:pPr>
        <w:pStyle w:val="EndNoteBibliography"/>
        <w:spacing w:after="0"/>
      </w:pPr>
      <w:r w:rsidRPr="004E0899">
        <w:t>3.</w:t>
      </w:r>
      <w:r w:rsidRPr="004E0899">
        <w:tab/>
        <w:t>Bernard SM, Cartwright RA, Darwin CM, Richards ID, Roberts B, O'Brien C, et al. Hodgkin's disease: case control epidemiological study in Yorkshire. Br J Cancer. 1987;55(1):85-90.</w:t>
      </w:r>
    </w:p>
    <w:p w:rsidR="004E0899" w:rsidRPr="004E0899" w:rsidRDefault="004E0899" w:rsidP="004E0899">
      <w:pPr>
        <w:pStyle w:val="EndNoteBibliography"/>
        <w:spacing w:after="0"/>
      </w:pPr>
      <w:r w:rsidRPr="004E0899">
        <w:t>4.</w:t>
      </w:r>
      <w:r w:rsidRPr="004E0899">
        <w:tab/>
        <w:t>Blair A, Linos A, Stewart PA, Burmeister LF, Gibson R, Everett G, et al. Evaluation of risks for non-Hodgkin's lymphoma by occupation and industry exposures from a case-control study. Am J Ind Med. 1993;23(2):301-12.</w:t>
      </w:r>
    </w:p>
    <w:p w:rsidR="004E0899" w:rsidRPr="004E0899" w:rsidRDefault="004E0899" w:rsidP="004E0899">
      <w:pPr>
        <w:pStyle w:val="EndNoteBibliography"/>
        <w:spacing w:after="0"/>
      </w:pPr>
      <w:r w:rsidRPr="004E0899">
        <w:t>5.</w:t>
      </w:r>
      <w:r w:rsidRPr="004E0899">
        <w:tab/>
        <w:t>Brownson RC, Alavanja MCR, Chang JC. Occupational risk factors for lung cancer among nonsmoklng women: a case-control stud " y in Missouri (United States). Cancer Causes Control. 1993;4:449-54.</w:t>
      </w:r>
    </w:p>
    <w:p w:rsidR="004E0899" w:rsidRPr="004E0899" w:rsidRDefault="004E0899" w:rsidP="004E0899">
      <w:pPr>
        <w:pStyle w:val="EndNoteBibliography"/>
        <w:spacing w:after="0"/>
      </w:pPr>
      <w:r w:rsidRPr="004E0899">
        <w:t>6.</w:t>
      </w:r>
      <w:r w:rsidRPr="004E0899">
        <w:tab/>
        <w:t>Burch JD, Craib KJ, Choi BC, Miller AB, Risch HA, Howe GR. An exploratory case-control study of brain tumors in adults. J Natl Cancer Inst. 1987;78(4):601-9.</w:t>
      </w:r>
    </w:p>
    <w:p w:rsidR="004E0899" w:rsidRPr="004E0899" w:rsidRDefault="004E0899" w:rsidP="004E0899">
      <w:pPr>
        <w:pStyle w:val="EndNoteBibliography"/>
        <w:spacing w:after="0"/>
      </w:pPr>
      <w:r w:rsidRPr="004E0899">
        <w:t>7.</w:t>
      </w:r>
      <w:r w:rsidRPr="004E0899">
        <w:tab/>
        <w:t>Burnett CA, Silverman DT, Lalich NR. A comparison of analyses of occupational bladder cancer: death certificate vs. population-based case-control interview data. Am J Ind Med. 1994;25(5):677-88.</w:t>
      </w:r>
    </w:p>
    <w:p w:rsidR="004E0899" w:rsidRPr="004E0899" w:rsidRDefault="004E0899" w:rsidP="004E0899">
      <w:pPr>
        <w:pStyle w:val="EndNoteBibliography"/>
        <w:spacing w:after="0"/>
      </w:pPr>
      <w:r w:rsidRPr="004E0899">
        <w:t>8.</w:t>
      </w:r>
      <w:r w:rsidRPr="004E0899">
        <w:tab/>
        <w:t>Claude JC, Frentzel-Beyme RR, Kunze E. Occupation and risk of cancer of the lower urinary tract among men. A case-control study. Int J Cancer. 1988;41(3):371-9.</w:t>
      </w:r>
    </w:p>
    <w:p w:rsidR="004E0899" w:rsidRPr="004E0899" w:rsidRDefault="004E0899" w:rsidP="004E0899">
      <w:pPr>
        <w:pStyle w:val="EndNoteBibliography"/>
        <w:spacing w:after="0"/>
      </w:pPr>
      <w:r w:rsidRPr="004E0899">
        <w:t>9.</w:t>
      </w:r>
      <w:r w:rsidRPr="004E0899">
        <w:tab/>
        <w:t>Coggon D. Stomach cancer and work in dusty industries. Br J Ind Med. 1990;47:298-301.</w:t>
      </w:r>
    </w:p>
    <w:p w:rsidR="004E0899" w:rsidRPr="004E0899" w:rsidRDefault="004E0899" w:rsidP="004E0899">
      <w:pPr>
        <w:pStyle w:val="EndNoteBibliography"/>
        <w:spacing w:after="0"/>
      </w:pPr>
      <w:r w:rsidRPr="004E0899">
        <w:t>10.</w:t>
      </w:r>
      <w:r w:rsidRPr="004E0899">
        <w:tab/>
        <w:t>Corbin M, McLean D, Mannetje A, Dryson E, Walls C, McKenzie F, et al. Lung cancer and occupation: A New Zealand cancer registry-based case-control study. Am J Ind Med. 2011;54(2):89-101.</w:t>
      </w:r>
    </w:p>
    <w:p w:rsidR="004E0899" w:rsidRPr="004E0899" w:rsidRDefault="004E0899" w:rsidP="004E0899">
      <w:pPr>
        <w:pStyle w:val="EndNoteBibliography"/>
        <w:spacing w:after="0"/>
      </w:pPr>
      <w:r w:rsidRPr="004E0899">
        <w:t>11.</w:t>
      </w:r>
      <w:r w:rsidRPr="004E0899">
        <w:tab/>
        <w:t>Cordier S, Clavel J, Limasset JC, Boccon-Gibod L, Le Moual N, Mandereau L, et al. Occupational risks of bladder cancer in France: a multicentre case-control study. Int J Epidemiol. 1993;22(3):403-11.</w:t>
      </w:r>
    </w:p>
    <w:p w:rsidR="004E0899" w:rsidRPr="004E0899" w:rsidRDefault="004E0899" w:rsidP="004E0899">
      <w:pPr>
        <w:pStyle w:val="EndNoteBibliography"/>
        <w:spacing w:after="0"/>
      </w:pPr>
      <w:r w:rsidRPr="004E0899">
        <w:t>12.</w:t>
      </w:r>
      <w:r w:rsidRPr="004E0899">
        <w:tab/>
        <w:t>Demers PA, Vaughan TL, Koepsell TD, Lyon JL, Swanson GM, Greenberg RS, et al. A case-control study of multiple myeloma and occupation. Am J Ind Med. 1993;23(4):629-39.</w:t>
      </w:r>
    </w:p>
    <w:p w:rsidR="004E0899" w:rsidRPr="004E0899" w:rsidRDefault="004E0899" w:rsidP="004E0899">
      <w:pPr>
        <w:pStyle w:val="EndNoteBibliography"/>
        <w:spacing w:after="0"/>
      </w:pPr>
      <w:r w:rsidRPr="004E0899">
        <w:t>13.</w:t>
      </w:r>
      <w:r w:rsidRPr="004E0899">
        <w:tab/>
        <w:t>Dumas S, Parent ME, Siemiatycki J, Brisson J. Rectal cancer and occupational risk factors: a hypothesis-generating, exposure-based case-control study. Int J Cancer. 2000;87(6):874-9.</w:t>
      </w:r>
    </w:p>
    <w:p w:rsidR="004E0899" w:rsidRPr="004E0899" w:rsidRDefault="004E0899" w:rsidP="004E0899">
      <w:pPr>
        <w:pStyle w:val="EndNoteBibliography"/>
        <w:spacing w:after="0"/>
      </w:pPr>
      <w:r w:rsidRPr="004E0899">
        <w:t>14.</w:t>
      </w:r>
      <w:r w:rsidRPr="004E0899">
        <w:tab/>
        <w:t>Franceschi S, Serraino D, La Vecchia C, Bidoli E, Tirelli U. Occupation and risk of Hodgkin's disease in north-east Italy. Int J Cancer. 1991;48(6):831-5.</w:t>
      </w:r>
    </w:p>
    <w:p w:rsidR="004E0899" w:rsidRPr="004E0899" w:rsidRDefault="004E0899" w:rsidP="004E0899">
      <w:pPr>
        <w:pStyle w:val="EndNoteBibliography"/>
        <w:spacing w:after="0"/>
      </w:pPr>
      <w:r w:rsidRPr="004E0899">
        <w:t>15.</w:t>
      </w:r>
      <w:r w:rsidRPr="004E0899">
        <w:tab/>
        <w:t>Gonzalez CA, Lopez-Abente G, Errezola M, Escolar A, Riboli E, Izarzugaza I, et al. Occupation and bladder cancer in Spain: a multi-centre case-control study. Int J Epidemiol. 1989;18(3):569-77.</w:t>
      </w:r>
    </w:p>
    <w:p w:rsidR="004E0899" w:rsidRPr="004E0899" w:rsidRDefault="004E0899" w:rsidP="004E0899">
      <w:pPr>
        <w:pStyle w:val="EndNoteBibliography"/>
        <w:spacing w:after="0"/>
      </w:pPr>
      <w:r w:rsidRPr="004E0899">
        <w:t>16.</w:t>
      </w:r>
      <w:r w:rsidRPr="004E0899">
        <w:tab/>
        <w:t>Gonzalez CA, Sanz M, Marcos G, Pita S, Brullet E, Vida F, et al. Occupation and gastric cancer in Spain. Scandinavian Journal of Work, Environment &amp; Health. 1991;17(4):240-7.</w:t>
      </w:r>
    </w:p>
    <w:p w:rsidR="004E0899" w:rsidRPr="004E0899" w:rsidRDefault="004E0899" w:rsidP="004E0899">
      <w:pPr>
        <w:pStyle w:val="EndNoteBibliography"/>
        <w:spacing w:after="0"/>
      </w:pPr>
      <w:r w:rsidRPr="004E0899">
        <w:t>17.</w:t>
      </w:r>
      <w:r w:rsidRPr="004E0899">
        <w:tab/>
        <w:t>Horn-Ross PL, Ljung BM, Morrow M. Environmental factors and the risk of salivary gland cancer. Epidemiology. 1997;8(4):414-9.</w:t>
      </w:r>
    </w:p>
    <w:p w:rsidR="004E0899" w:rsidRPr="004E0899" w:rsidRDefault="004E0899" w:rsidP="004E0899">
      <w:pPr>
        <w:pStyle w:val="EndNoteBibliography"/>
        <w:spacing w:after="0"/>
      </w:pPr>
      <w:r w:rsidRPr="004E0899">
        <w:t>18.</w:t>
      </w:r>
      <w:r w:rsidRPr="004E0899">
        <w:tab/>
        <w:t>Hours M, Dananche B, Fevotte J, Bergeret A, Ayzac L, Cardis E, et al. Bladder cancer and occupational exposures. Scandinavian Journal of Work, Environment &amp; Health. 1994;20(5):322-30.</w:t>
      </w:r>
    </w:p>
    <w:p w:rsidR="004E0899" w:rsidRPr="004E0899" w:rsidRDefault="004E0899" w:rsidP="004E0899">
      <w:pPr>
        <w:pStyle w:val="EndNoteBibliography"/>
        <w:spacing w:after="0"/>
      </w:pPr>
      <w:r w:rsidRPr="004E0899">
        <w:t>19.</w:t>
      </w:r>
      <w:r w:rsidRPr="004E0899">
        <w:tab/>
        <w:t>Howe GR, Burch JD, Miller AB, Cook GM, Esteve J, Morrison B, et al. Tobacco use, occupation, coffee, various nutrients, and bladder cancer. J Natl Cancer Inst. 1980;64(4):701-13.</w:t>
      </w:r>
    </w:p>
    <w:p w:rsidR="004E0899" w:rsidRPr="004E0899" w:rsidRDefault="004E0899" w:rsidP="004E0899">
      <w:pPr>
        <w:pStyle w:val="EndNoteBibliography"/>
        <w:spacing w:after="0"/>
      </w:pPr>
      <w:r w:rsidRPr="004E0899">
        <w:t>20.</w:t>
      </w:r>
      <w:r w:rsidRPr="004E0899">
        <w:tab/>
        <w:t>Huebner WW, Schoenberg JB, Kelsey JL, Wilcox HB, McLaughlin JK, Greenberg RS, et al. Oral and pharyngeal cancer and occupation: a case-control study. Epidemiology. 1992;3(4):300-9.</w:t>
      </w:r>
    </w:p>
    <w:p w:rsidR="004E0899" w:rsidRPr="004E0899" w:rsidRDefault="004E0899" w:rsidP="004E0899">
      <w:pPr>
        <w:pStyle w:val="EndNoteBibliography"/>
        <w:spacing w:after="0"/>
      </w:pPr>
      <w:r w:rsidRPr="004E0899">
        <w:t>21.</w:t>
      </w:r>
      <w:r w:rsidRPr="004E0899">
        <w:tab/>
        <w:t>Jensen OM, Wahrendorf J, Knudsen JB, Sorensen BL. The Copenhagen case-referent study on bladder cancer. Risks among drivers, painters and certain other occupations. Scandinavian Journal of Work, Environment &amp; Health. 1987;13(2):129-34.</w:t>
      </w:r>
    </w:p>
    <w:p w:rsidR="004E0899" w:rsidRPr="004E0899" w:rsidRDefault="004E0899" w:rsidP="004E0899">
      <w:pPr>
        <w:pStyle w:val="EndNoteBibliography"/>
        <w:spacing w:after="0"/>
      </w:pPr>
      <w:r w:rsidRPr="004E0899">
        <w:t>22.</w:t>
      </w:r>
      <w:r w:rsidRPr="004E0899">
        <w:tab/>
        <w:t>Jockel KH, Ahrens W, Wichmann HE, Becher H, Bolm-Audorff U, Jahn I, et al. Occupational and environmental hazards associated with lung cancer. Int J Epidemiol. 1992;21(2):202-13.</w:t>
      </w:r>
    </w:p>
    <w:p w:rsidR="004E0899" w:rsidRPr="004E0899" w:rsidRDefault="004E0899" w:rsidP="004E0899">
      <w:pPr>
        <w:pStyle w:val="EndNoteBibliography"/>
        <w:spacing w:after="0"/>
      </w:pPr>
      <w:r w:rsidRPr="004E0899">
        <w:lastRenderedPageBreak/>
        <w:t>23.</w:t>
      </w:r>
      <w:r w:rsidRPr="004E0899">
        <w:tab/>
        <w:t>Jockel KH, Ahrens W, Jahn I, Pohlabeln H, Bolm-Audorff U. Occupational risk factors for lung cancer: a case-control study in West Germany. Int J Epidemiol. 1998;27(4):549-60.</w:t>
      </w:r>
    </w:p>
    <w:p w:rsidR="004E0899" w:rsidRPr="004E0899" w:rsidRDefault="004E0899" w:rsidP="004E0899">
      <w:pPr>
        <w:pStyle w:val="EndNoteBibliography"/>
        <w:spacing w:after="0"/>
      </w:pPr>
      <w:r w:rsidRPr="004E0899">
        <w:t>24.</w:t>
      </w:r>
      <w:r w:rsidRPr="004E0899">
        <w:tab/>
        <w:t>Kjuus H, Skjaerven R, Langard S, Lien JT, Aamodt T. A case-referent study of lung cancer, occupational exposures and smoking. I. Comparison of title-based and exposure-based occupational information. Scandinavian Journal of Work, Environment &amp; Health. 1986;12(3):193-202.</w:t>
      </w:r>
    </w:p>
    <w:p w:rsidR="004E0899" w:rsidRPr="004E0899" w:rsidRDefault="004E0899" w:rsidP="004E0899">
      <w:pPr>
        <w:pStyle w:val="EndNoteBibliography"/>
        <w:spacing w:after="0"/>
      </w:pPr>
      <w:r w:rsidRPr="004E0899">
        <w:t>25.</w:t>
      </w:r>
      <w:r w:rsidRPr="004E0899">
        <w:tab/>
        <w:t>La Vecchia C, Negri E, D'Avanzo B, Franceschi S. Occupation and lymphoid neoplasms. Br J Cancer. 1989;60(3):385-8.</w:t>
      </w:r>
    </w:p>
    <w:p w:rsidR="004E0899" w:rsidRPr="004E0899" w:rsidRDefault="004E0899" w:rsidP="004E0899">
      <w:pPr>
        <w:pStyle w:val="EndNoteBibliography"/>
        <w:spacing w:after="0"/>
      </w:pPr>
      <w:r w:rsidRPr="004E0899">
        <w:t>26.</w:t>
      </w:r>
      <w:r w:rsidRPr="004E0899">
        <w:tab/>
        <w:t>la Vecchia C, Negri E, D'Avanzo B, Franceschi S. Occupation and the risk of bladder cancer. Int J Epidemiol. 1990;19(2):264-8.</w:t>
      </w:r>
    </w:p>
    <w:p w:rsidR="004E0899" w:rsidRPr="004E0899" w:rsidRDefault="004E0899" w:rsidP="004E0899">
      <w:pPr>
        <w:pStyle w:val="EndNoteBibliography"/>
        <w:spacing w:after="0"/>
      </w:pPr>
      <w:r w:rsidRPr="004E0899">
        <w:t>27.</w:t>
      </w:r>
      <w:r w:rsidRPr="004E0899">
        <w:tab/>
        <w:t>Le Marchand L, Kolonel LN, Yoshizawa CN. Lifetime occupational physical activity and prostate cancer risk. Am J Epidemiol. 1991;133(2):103-11.</w:t>
      </w:r>
    </w:p>
    <w:p w:rsidR="004E0899" w:rsidRPr="004E0899" w:rsidRDefault="004E0899" w:rsidP="004E0899">
      <w:pPr>
        <w:pStyle w:val="EndNoteBibliography"/>
        <w:spacing w:after="0"/>
      </w:pPr>
      <w:r w:rsidRPr="004E0899">
        <w:t>28.</w:t>
      </w:r>
      <w:r w:rsidRPr="004E0899">
        <w:tab/>
        <w:t>Levin LI, Zheng W, Blot WJ, Gao YT, Fraumeni JF, Jr. Occupation and lung cancer in Shanghai: a case-control study. Br J Ind Med. 1988;45(7):450-8.</w:t>
      </w:r>
    </w:p>
    <w:p w:rsidR="004E0899" w:rsidRPr="004E0899" w:rsidRDefault="004E0899" w:rsidP="004E0899">
      <w:pPr>
        <w:pStyle w:val="EndNoteBibliography"/>
        <w:spacing w:after="0"/>
      </w:pPr>
      <w:r w:rsidRPr="004E0899">
        <w:t>29.</w:t>
      </w:r>
      <w:r w:rsidRPr="004E0899">
        <w:tab/>
        <w:t>Malone KE, Koepsell TD, Daling JR, Weiss NS, Morris PD, Taylor JW, et al. Chronic lymphocytic leukemia in relation to chemical exposures. Am J Epidemiol. 1989;130(6):1152-8.</w:t>
      </w:r>
    </w:p>
    <w:p w:rsidR="004E0899" w:rsidRPr="004E0899" w:rsidRDefault="004E0899" w:rsidP="004E0899">
      <w:pPr>
        <w:pStyle w:val="EndNoteBibliography"/>
        <w:spacing w:after="0"/>
      </w:pPr>
      <w:r w:rsidRPr="004E0899">
        <w:t>30.</w:t>
      </w:r>
      <w:r w:rsidRPr="004E0899">
        <w:tab/>
        <w:t>Matos E, Vilensky MV, Boffetta PB. Environmental and occupational cancer in Argentina: a case-control lung cancer study. Cad Saude Publica. 1998;14 Suppl 3:77-86.</w:t>
      </w:r>
    </w:p>
    <w:p w:rsidR="004E0899" w:rsidRPr="004E0899" w:rsidRDefault="004E0899" w:rsidP="004E0899">
      <w:pPr>
        <w:pStyle w:val="EndNoteBibliography"/>
        <w:spacing w:after="0"/>
      </w:pPr>
      <w:r w:rsidRPr="004E0899">
        <w:t>31.</w:t>
      </w:r>
      <w:r w:rsidRPr="004E0899">
        <w:tab/>
        <w:t>McLaughlin JK, Blot WJ, Mandel JS, Schuman LM, Mehl ES, Fraumeni JF, Jr. Etiology of cancer of the renal pelvis. J Natl Cancer Inst. 1983;71(2):287-91.</w:t>
      </w:r>
    </w:p>
    <w:p w:rsidR="004E0899" w:rsidRPr="004E0899" w:rsidRDefault="004E0899" w:rsidP="004E0899">
      <w:pPr>
        <w:pStyle w:val="EndNoteBibliography"/>
        <w:spacing w:after="0"/>
      </w:pPr>
      <w:r w:rsidRPr="004E0899">
        <w:t>32.</w:t>
      </w:r>
      <w:r w:rsidRPr="004E0899">
        <w:tab/>
        <w:t>McLean D, Mannetje A, Dryson E, Walls C, McKenzie F, Maule M, et al. Leukaemia and occupation: a New Zealand Cancer Registry-based case-control Study. Int J Epidemiol. 2009;38(2):594-606.</w:t>
      </w:r>
    </w:p>
    <w:p w:rsidR="004E0899" w:rsidRPr="004E0899" w:rsidRDefault="004E0899" w:rsidP="004E0899">
      <w:pPr>
        <w:pStyle w:val="EndNoteBibliography"/>
        <w:spacing w:after="0"/>
      </w:pPr>
      <w:r w:rsidRPr="004E0899">
        <w:t>33.</w:t>
      </w:r>
      <w:r w:rsidRPr="004E0899">
        <w:tab/>
        <w:t>Merletti F, Boffetta P, Ferro G, Pisani P, Terracini B. Occupation and cancer of the oral cavity or oropharynx in Turin, Italy. Scandinavian Journal of Work, Environment &amp; Health. 1991;17(4):248-54.</w:t>
      </w:r>
    </w:p>
    <w:p w:rsidR="004E0899" w:rsidRPr="004E0899" w:rsidRDefault="004E0899" w:rsidP="004E0899">
      <w:pPr>
        <w:pStyle w:val="EndNoteBibliography"/>
        <w:spacing w:after="0"/>
      </w:pPr>
      <w:r w:rsidRPr="004E0899">
        <w:t>34.</w:t>
      </w:r>
      <w:r w:rsidRPr="004E0899">
        <w:tab/>
        <w:t>Mester B, Nieters A, Deeg E, Elsner G, Becker N, Seidler A. Occupation and malignant lymphoma: a population based case control study in Germany. Occup Environ Med. 2006;63(1):17-26.</w:t>
      </w:r>
    </w:p>
    <w:p w:rsidR="004E0899" w:rsidRPr="004E0899" w:rsidRDefault="004E0899" w:rsidP="004E0899">
      <w:pPr>
        <w:pStyle w:val="EndNoteBibliography"/>
        <w:spacing w:after="0"/>
      </w:pPr>
      <w:r w:rsidRPr="004E0899">
        <w:t>35.</w:t>
      </w:r>
      <w:r w:rsidRPr="004E0899">
        <w:tab/>
        <w:t>Muscat JE, Wynder EL. Tobacco, Alcohol, Asbestos, and Occupational Risk Factors for Laryngeal Cancer. Cancer. 1992;69(9):2244-51.</w:t>
      </w:r>
    </w:p>
    <w:p w:rsidR="004E0899" w:rsidRPr="004E0899" w:rsidRDefault="004E0899" w:rsidP="004E0899">
      <w:pPr>
        <w:pStyle w:val="EndNoteBibliography"/>
        <w:spacing w:after="0"/>
      </w:pPr>
      <w:r w:rsidRPr="004E0899">
        <w:t>36.</w:t>
      </w:r>
      <w:r w:rsidRPr="004E0899">
        <w:tab/>
        <w:t>Oddone E, Edefonti V, Scaburri A, Vai T, Crosignani P, Imbriani M. Female breast cancer in Lombardy, Italy (2002-2009): a case-control study on occupational risks. Am J Ind Med. 2013;56(9):1051-62.</w:t>
      </w:r>
    </w:p>
    <w:p w:rsidR="004E0899" w:rsidRPr="004E0899" w:rsidRDefault="004E0899" w:rsidP="004E0899">
      <w:pPr>
        <w:pStyle w:val="EndNoteBibliography"/>
        <w:spacing w:after="0"/>
      </w:pPr>
      <w:r w:rsidRPr="004E0899">
        <w:t>37.</w:t>
      </w:r>
      <w:r w:rsidRPr="004E0899">
        <w:tab/>
        <w:t>Paget-Bailly S, Guida F, Carton M, Menvielle G, Radoi L, Cyr D, et al. Occupation and head and neck cancer risk in men: results from the ICARE study, a French population-based case-control study. J Occup Environ Med. 2013;55(9):1065-73.</w:t>
      </w:r>
    </w:p>
    <w:p w:rsidR="004E0899" w:rsidRPr="004E0899" w:rsidRDefault="004E0899" w:rsidP="004E0899">
      <w:pPr>
        <w:pStyle w:val="EndNoteBibliography"/>
        <w:spacing w:after="0"/>
      </w:pPr>
      <w:r w:rsidRPr="004E0899">
        <w:t>38.</w:t>
      </w:r>
      <w:r w:rsidRPr="004E0899">
        <w:tab/>
        <w:t>Parent ME, Hua Y, Siemiatycki J. Occupational risk factors for renal cell carcinoma in Montreal. Am J Ind Med. 2000;38(6):609-18.</w:t>
      </w:r>
    </w:p>
    <w:p w:rsidR="004E0899" w:rsidRPr="004E0899" w:rsidRDefault="004E0899" w:rsidP="004E0899">
      <w:pPr>
        <w:pStyle w:val="EndNoteBibliography"/>
        <w:spacing w:after="0"/>
      </w:pPr>
      <w:r w:rsidRPr="004E0899">
        <w:t>39.</w:t>
      </w:r>
      <w:r w:rsidRPr="004E0899">
        <w:tab/>
        <w:t>Persson B, Dahlander AM, Fredriksson M, Brage HN, Ohlson CG, Axelson O. Malignant lymphomas and occupational exposures. Br J Ind Med. 1989;46(8):516-20.</w:t>
      </w:r>
    </w:p>
    <w:p w:rsidR="004E0899" w:rsidRPr="004E0899" w:rsidRDefault="004E0899" w:rsidP="004E0899">
      <w:pPr>
        <w:pStyle w:val="EndNoteBibliography"/>
        <w:spacing w:after="0"/>
      </w:pPr>
      <w:r w:rsidRPr="004E0899">
        <w:t>40.</w:t>
      </w:r>
      <w:r w:rsidRPr="004E0899">
        <w:tab/>
        <w:t>Pesch B, Haerting J, Ranft U, Klimpel A, Oelschlagel B, Schill W. Occupational risk factors for renal cell carcinoma: agent-specific results from a case-control study in Germany. MURC Study Group. Multicenter urothelial and renal cancer study. Int J Epidemiol. 2000;29(6):1014-24.</w:t>
      </w:r>
    </w:p>
    <w:p w:rsidR="004E0899" w:rsidRPr="004E0899" w:rsidRDefault="004E0899" w:rsidP="004E0899">
      <w:pPr>
        <w:pStyle w:val="EndNoteBibliography"/>
        <w:spacing w:after="0"/>
      </w:pPr>
      <w:r w:rsidRPr="004E0899">
        <w:t>41.</w:t>
      </w:r>
      <w:r w:rsidRPr="004E0899">
        <w:tab/>
        <w:t>Peters RK, Garabrant DH, Yu MC, Mack TM. A case-control study of occupational and dietary factors in colorectal cancer in young men by subsite. Cancer Res. 1989;49(19):5459-68.</w:t>
      </w:r>
    </w:p>
    <w:p w:rsidR="004E0899" w:rsidRPr="004E0899" w:rsidRDefault="004E0899" w:rsidP="004E0899">
      <w:pPr>
        <w:pStyle w:val="EndNoteBibliography"/>
        <w:spacing w:after="0"/>
      </w:pPr>
      <w:r w:rsidRPr="004E0899">
        <w:t>42.</w:t>
      </w:r>
      <w:r w:rsidRPr="004E0899">
        <w:tab/>
        <w:t>Pottern LM, Heineman EF, Olsen JH, Raffn E, Blair A. Multiple myeloma among Danish women: employment history and workplace exposures. Cancer Causes Control. 1992;3:427-32.</w:t>
      </w:r>
    </w:p>
    <w:p w:rsidR="004E0899" w:rsidRPr="004E0899" w:rsidRDefault="004E0899" w:rsidP="004E0899">
      <w:pPr>
        <w:pStyle w:val="EndNoteBibliography"/>
        <w:spacing w:after="0"/>
      </w:pPr>
      <w:r w:rsidRPr="004E0899">
        <w:t>43.</w:t>
      </w:r>
      <w:r w:rsidRPr="004E0899">
        <w:tab/>
        <w:t>Preston-Martin S, Mack W, Henderson BE. Risk factors for gliomas and meningiomas in males in Los Angeles County. Cancer Res. 1989;49(21):6137-43.</w:t>
      </w:r>
    </w:p>
    <w:p w:rsidR="004E0899" w:rsidRPr="004E0899" w:rsidRDefault="004E0899" w:rsidP="004E0899">
      <w:pPr>
        <w:pStyle w:val="EndNoteBibliography"/>
        <w:spacing w:after="0"/>
      </w:pPr>
      <w:r w:rsidRPr="004E0899">
        <w:lastRenderedPageBreak/>
        <w:t>44.</w:t>
      </w:r>
      <w:r w:rsidRPr="004E0899">
        <w:tab/>
        <w:t>Richiardi L, Boffetta P, Simonato L, Forastiere F, Zambon P, Fortes C, et al. Occupational risk factors for lung cancer in men and women: a population-based case-control study in Italy. Cancer Causes Control. 2004;15(3):285-94.</w:t>
      </w:r>
    </w:p>
    <w:p w:rsidR="004E0899" w:rsidRPr="004E0899" w:rsidRDefault="004E0899" w:rsidP="004E0899">
      <w:pPr>
        <w:pStyle w:val="EndNoteBibliography"/>
        <w:spacing w:after="0"/>
      </w:pPr>
      <w:r w:rsidRPr="004E0899">
        <w:t>45.</w:t>
      </w:r>
      <w:r w:rsidRPr="004E0899">
        <w:tab/>
        <w:t>Risch HA, Burch JD, Miller AB, Hill GB, Steele R, Howe GR. Occupational factors and the incidence of cancer of the bladder in Canada. Br J Ind Med. 1988;45(6):361-7.</w:t>
      </w:r>
    </w:p>
    <w:p w:rsidR="004E0899" w:rsidRPr="004E0899" w:rsidRDefault="004E0899" w:rsidP="004E0899">
      <w:pPr>
        <w:pStyle w:val="EndNoteBibliography"/>
        <w:spacing w:after="0"/>
      </w:pPr>
      <w:r w:rsidRPr="004E0899">
        <w:t>46.</w:t>
      </w:r>
      <w:r w:rsidRPr="004E0899">
        <w:tab/>
        <w:t>Schoenberg JB, Stemhagen A, Mason TJ, Patterson J, Bill J, Altman R. Occupation and lung cancer risk among New Jersey white males. J Natl Cancer Inst. 1987;79(1):13-21.</w:t>
      </w:r>
    </w:p>
    <w:p w:rsidR="004E0899" w:rsidRPr="004E0899" w:rsidRDefault="004E0899" w:rsidP="004E0899">
      <w:pPr>
        <w:pStyle w:val="EndNoteBibliography"/>
        <w:spacing w:after="0"/>
      </w:pPr>
      <w:r w:rsidRPr="004E0899">
        <w:t>47.</w:t>
      </w:r>
      <w:r w:rsidRPr="004E0899">
        <w:tab/>
        <w:t>Schoenberg JB, Stemhagen A, Mogielnicki AP, Altman R, Abe T, Mason TJ. Case-control study of bladder cancer in New Jersey. I. Occupational exposures in white males. J Natl Cancer Inst. 1984;72(5):973-81.</w:t>
      </w:r>
    </w:p>
    <w:p w:rsidR="004E0899" w:rsidRPr="004E0899" w:rsidRDefault="004E0899" w:rsidP="004E0899">
      <w:pPr>
        <w:pStyle w:val="EndNoteBibliography"/>
        <w:spacing w:after="0"/>
      </w:pPr>
      <w:r w:rsidRPr="004E0899">
        <w:t>48.</w:t>
      </w:r>
      <w:r w:rsidRPr="004E0899">
        <w:tab/>
        <w:t>Serraino D, Franceschi S, La Vecchia C, Carbone A. Occupation and soft-tissue sarcoma in northeastern Italy. Cancer Causes Control. 1992;3(1):25-30.</w:t>
      </w:r>
    </w:p>
    <w:p w:rsidR="004E0899" w:rsidRPr="004E0899" w:rsidRDefault="004E0899" w:rsidP="004E0899">
      <w:pPr>
        <w:pStyle w:val="EndNoteBibliography"/>
        <w:spacing w:after="0"/>
      </w:pPr>
      <w:r w:rsidRPr="004E0899">
        <w:t>49.</w:t>
      </w:r>
      <w:r w:rsidRPr="004E0899">
        <w:tab/>
        <w:t>Sorahan T, Hamilton L, Wallace DM, Bathers S, Gardiner K, Harrington JM. Occupational urothelial tumours: a regional case-control study. Br J Urol. 1998;82(1):25-32.</w:t>
      </w:r>
    </w:p>
    <w:p w:rsidR="004E0899" w:rsidRPr="004E0899" w:rsidRDefault="004E0899" w:rsidP="004E0899">
      <w:pPr>
        <w:pStyle w:val="EndNoteBibliography"/>
        <w:spacing w:after="0"/>
      </w:pPr>
      <w:r w:rsidRPr="004E0899">
        <w:t>50.</w:t>
      </w:r>
      <w:r w:rsidRPr="004E0899">
        <w:tab/>
        <w:t>Swanson GM, Burns PB. Cancer incidence among women in the workplace: a study of the association between occupation and industry and 11 cancer sites. J Occup Environ Med. 1995;37(3):282-7.</w:t>
      </w:r>
    </w:p>
    <w:p w:rsidR="004E0899" w:rsidRPr="004E0899" w:rsidRDefault="004E0899" w:rsidP="004E0899">
      <w:pPr>
        <w:pStyle w:val="EndNoteBibliography"/>
        <w:spacing w:after="0"/>
      </w:pPr>
      <w:r w:rsidRPr="004E0899">
        <w:t>51.</w:t>
      </w:r>
      <w:r w:rsidRPr="004E0899">
        <w:tab/>
        <w:t>Terry PD, Shore DL, Rauscher GH, Sandler DP. Occupation, hobbies, and acute leukemia in adults. Leuk Res. 2005;29(10):1117-30.</w:t>
      </w:r>
    </w:p>
    <w:p w:rsidR="004E0899" w:rsidRPr="004E0899" w:rsidRDefault="004E0899" w:rsidP="004E0899">
      <w:pPr>
        <w:pStyle w:val="EndNoteBibliography"/>
        <w:spacing w:after="0"/>
      </w:pPr>
      <w:r w:rsidRPr="004E0899">
        <w:t>52.</w:t>
      </w:r>
      <w:r w:rsidRPr="004E0899">
        <w:tab/>
        <w:t>Villeneuve S, Fevotte J, Anger A, Truong T, Lamkarkach F, Gaye O, et al. Breast cancer risk by occupation and industry: analysis of the CECILE study, a population-based case-control study in France. Am J Ind Med. 2011;54(7):499-509.</w:t>
      </w:r>
    </w:p>
    <w:p w:rsidR="004E0899" w:rsidRPr="004E0899" w:rsidRDefault="004E0899" w:rsidP="004E0899">
      <w:pPr>
        <w:pStyle w:val="EndNoteBibliography"/>
        <w:spacing w:after="0"/>
      </w:pPr>
      <w:r w:rsidRPr="004E0899">
        <w:t>53.</w:t>
      </w:r>
      <w:r w:rsidRPr="004E0899">
        <w:tab/>
        <w:t>Vineis P, Magnani C. Occupation and bladder cancer in males: a case-control study. Int J Cancer. 1985;35(5):599-606.</w:t>
      </w:r>
    </w:p>
    <w:p w:rsidR="004E0899" w:rsidRPr="004E0899" w:rsidRDefault="004E0899" w:rsidP="004E0899">
      <w:pPr>
        <w:pStyle w:val="EndNoteBibliography"/>
        <w:spacing w:after="0"/>
      </w:pPr>
      <w:r w:rsidRPr="004E0899">
        <w:t>54.</w:t>
      </w:r>
      <w:r w:rsidRPr="004E0899">
        <w:tab/>
        <w:t>Wong O, Harris F, Armstrong TW, Hua F. A hospital-based case-control study of acute myeloid leukemia in Shanghai: analysis of environmental and occupational risk factors by subtypes of the WHO classification. Chem Biol Interact. 2010;184(1-2):112-28.</w:t>
      </w:r>
    </w:p>
    <w:p w:rsidR="004E0899" w:rsidRPr="004E0899" w:rsidRDefault="004E0899" w:rsidP="004E0899">
      <w:pPr>
        <w:pStyle w:val="EndNoteBibliography"/>
        <w:spacing w:after="0"/>
      </w:pPr>
      <w:r w:rsidRPr="004E0899">
        <w:t>55.</w:t>
      </w:r>
      <w:r w:rsidRPr="004E0899">
        <w:tab/>
        <w:t>Wu-Williams AH, Xu ZY, Blot WJ, Dai XD, Louie R, Xiao HP, et al. Occupation and lung cancer risk among women in northern China. Am J Ind Med. 1993;24(1):67-79.</w:t>
      </w:r>
    </w:p>
    <w:p w:rsidR="004E0899" w:rsidRPr="004E0899" w:rsidRDefault="004E0899" w:rsidP="004E0899">
      <w:pPr>
        <w:pStyle w:val="EndNoteBibliography"/>
        <w:spacing w:after="0"/>
      </w:pPr>
      <w:r w:rsidRPr="004E0899">
        <w:t>56.</w:t>
      </w:r>
      <w:r w:rsidRPr="004E0899">
        <w:tab/>
        <w:t>Zagraniski RT, Kelsey JL, Walter SD. Occupational risk factors for laryngeal carcinoma: Connecticut, 1975-1980. Am J Epidemiol. 1986;124(1):67-76.</w:t>
      </w:r>
    </w:p>
    <w:p w:rsidR="004E0899" w:rsidRPr="004E0899" w:rsidRDefault="004E0899" w:rsidP="004E0899">
      <w:pPr>
        <w:pStyle w:val="EndNoteBibliography"/>
        <w:spacing w:after="0"/>
      </w:pPr>
      <w:r w:rsidRPr="004E0899">
        <w:t>57.</w:t>
      </w:r>
      <w:r w:rsidRPr="004E0899">
        <w:tab/>
        <w:t>Zheng T, Cantor KP, Zhang Y, Keim S, Lynch CF. Occupational risk factors for brain cancer: a population-based case-control study in Iowa. J Occup Environ Med. 2001;43(4):317-24.</w:t>
      </w:r>
    </w:p>
    <w:p w:rsidR="004E0899" w:rsidRPr="004E0899" w:rsidRDefault="004E0899" w:rsidP="004E0899">
      <w:pPr>
        <w:pStyle w:val="EndNoteBibliography"/>
        <w:spacing w:after="0"/>
      </w:pPr>
      <w:r w:rsidRPr="004E0899">
        <w:t>58.</w:t>
      </w:r>
      <w:r w:rsidRPr="004E0899">
        <w:tab/>
        <w:t>Zheng T, Cantor KP, Zhang Y, Lynch CF. Occupation and bladder cancer: a population-based, case-control study in Iowa. J Occup Environ Med. 2002;44(7):685-91.</w:t>
      </w:r>
    </w:p>
    <w:p w:rsidR="004E0899" w:rsidRPr="004E0899" w:rsidRDefault="004E0899" w:rsidP="004E0899">
      <w:pPr>
        <w:pStyle w:val="EndNoteBibliography"/>
        <w:spacing w:after="0"/>
      </w:pPr>
      <w:r w:rsidRPr="004E0899">
        <w:t>59.</w:t>
      </w:r>
      <w:r w:rsidRPr="004E0899">
        <w:tab/>
        <w:t>Morrison AS, Ahlbom A, Verhoek WG, Aoki K, Leck I, Ohno Y, et al. Occupation and bladder cancer in Boston, USA, Manchester, UK, and Nagoya, Japan. J Epidemiol Community Health. 1985;39(4):294-300.</w:t>
      </w:r>
    </w:p>
    <w:p w:rsidR="004E0899" w:rsidRPr="004E0899" w:rsidRDefault="004E0899" w:rsidP="004E0899">
      <w:pPr>
        <w:pStyle w:val="EndNoteBibliography"/>
        <w:spacing w:after="0"/>
      </w:pPr>
      <w:r w:rsidRPr="004E0899">
        <w:t>60.</w:t>
      </w:r>
      <w:r w:rsidRPr="004E0899">
        <w:tab/>
        <w:t>Andjelkovic D, Taulbee J, Symons M. Mortality experience of a cohort of rubber workers, 1964-1973. J Occup Med. 1976;18(6):387-94.</w:t>
      </w:r>
    </w:p>
    <w:p w:rsidR="004E0899" w:rsidRPr="004E0899" w:rsidRDefault="004E0899" w:rsidP="004E0899">
      <w:pPr>
        <w:pStyle w:val="EndNoteBibliography"/>
        <w:spacing w:after="0"/>
      </w:pPr>
      <w:r w:rsidRPr="004E0899">
        <w:t>61.</w:t>
      </w:r>
      <w:r w:rsidRPr="004E0899">
        <w:tab/>
        <w:t>Andjelkovich D, Taulbee J, Blum S. Mortality of female workers in rubber manufacturing plant. J Occup Med. 1978;20(6):409-13.</w:t>
      </w:r>
    </w:p>
    <w:p w:rsidR="004E0899" w:rsidRPr="004E0899" w:rsidRDefault="004E0899" w:rsidP="004E0899">
      <w:pPr>
        <w:pStyle w:val="EndNoteBibliography"/>
        <w:spacing w:after="0"/>
      </w:pPr>
      <w:r w:rsidRPr="004E0899">
        <w:t>62.</w:t>
      </w:r>
      <w:r w:rsidRPr="004E0899">
        <w:tab/>
        <w:t>Bernardinelli L, de Marco R, Tinelli C. Cancer mortality in an Italian rubber factory. Br J Ind Med. 1987;44(3):187-91.</w:t>
      </w:r>
    </w:p>
    <w:p w:rsidR="004E0899" w:rsidRPr="004E0899" w:rsidRDefault="004E0899" w:rsidP="004E0899">
      <w:pPr>
        <w:pStyle w:val="EndNoteBibliography"/>
        <w:spacing w:after="0"/>
      </w:pPr>
      <w:r w:rsidRPr="004E0899">
        <w:t>63.</w:t>
      </w:r>
      <w:r w:rsidRPr="004E0899">
        <w:tab/>
        <w:t>Boniol M, Koechlin A, Swiatkowska B, Sorahan T, Wellmann J, Taeger D, et al. Cancer mortality in cohorts of workers in the European rubber manufacturing industry first employed since 1975. Ann Oncol. 2016;27(5):933-41.</w:t>
      </w:r>
    </w:p>
    <w:p w:rsidR="004E0899" w:rsidRPr="004E0899" w:rsidRDefault="004E0899" w:rsidP="004E0899">
      <w:pPr>
        <w:pStyle w:val="EndNoteBibliography"/>
        <w:spacing w:after="0"/>
      </w:pPr>
      <w:r w:rsidRPr="004E0899">
        <w:t>64.</w:t>
      </w:r>
      <w:r w:rsidRPr="004E0899">
        <w:tab/>
        <w:t>Carlo GL, Jablinske MR, Lee NL, Sund KG, Corn M. Reduced mortality among workers at a rubber plant. J Occup Med. 1993;35(6):611-6.</w:t>
      </w:r>
    </w:p>
    <w:p w:rsidR="004E0899" w:rsidRPr="004E0899" w:rsidRDefault="004E0899" w:rsidP="004E0899">
      <w:pPr>
        <w:pStyle w:val="EndNoteBibliography"/>
        <w:spacing w:after="0"/>
      </w:pPr>
      <w:r w:rsidRPr="004E0899">
        <w:lastRenderedPageBreak/>
        <w:t>65.</w:t>
      </w:r>
      <w:r w:rsidRPr="004E0899">
        <w:tab/>
        <w:t>Carreon T, Hein MJ, Hanley KW, Viet SM, Ruder AM. Bladder cancer incidence among workers exposed to o-toluidine, aniline and nitrobenzene at a rubber chemical manufacturing plant. Occup Environ Med. 2014;71(3):175-82.</w:t>
      </w:r>
    </w:p>
    <w:p w:rsidR="004E0899" w:rsidRPr="004E0899" w:rsidRDefault="004E0899" w:rsidP="004E0899">
      <w:pPr>
        <w:pStyle w:val="EndNoteBibliography"/>
        <w:spacing w:after="0"/>
      </w:pPr>
      <w:r w:rsidRPr="004E0899">
        <w:t>66.</w:t>
      </w:r>
      <w:r w:rsidRPr="004E0899">
        <w:tab/>
        <w:t>Choi BC, Nethercott JR. A proportionate mortality study on risk of bladder cancer among rubber workers. Cancer Detect Prev. 1991;15(5):403-6.</w:t>
      </w:r>
    </w:p>
    <w:p w:rsidR="004E0899" w:rsidRPr="004E0899" w:rsidRDefault="004E0899" w:rsidP="004E0899">
      <w:pPr>
        <w:pStyle w:val="EndNoteBibliography"/>
        <w:spacing w:after="0"/>
      </w:pPr>
      <w:r w:rsidRPr="004E0899">
        <w:t>67.</w:t>
      </w:r>
      <w:r w:rsidRPr="004E0899">
        <w:tab/>
        <w:t>Chow WH, McLaughlin JK, Malker HS, Linet MS, Weiner JA, Stone BJ. Esophageal cancer and occupation in a cohort of Swedish men. Am J Ind Med. 1995;27(5):749-57.</w:t>
      </w:r>
    </w:p>
    <w:p w:rsidR="004E0899" w:rsidRPr="004E0899" w:rsidRDefault="004E0899" w:rsidP="004E0899">
      <w:pPr>
        <w:pStyle w:val="EndNoteBibliography"/>
        <w:spacing w:after="0"/>
      </w:pPr>
      <w:r w:rsidRPr="004E0899">
        <w:t>68.</w:t>
      </w:r>
      <w:r w:rsidRPr="004E0899">
        <w:tab/>
        <w:t>Delzell E, Louik C, Lewis J, Monson RR. Mortality and cancer morbidity among workers in the rubber tire industry. Am J Ind Med. 1981;2(3):209-16.</w:t>
      </w:r>
    </w:p>
    <w:p w:rsidR="004E0899" w:rsidRPr="004E0899" w:rsidRDefault="004E0899" w:rsidP="004E0899">
      <w:pPr>
        <w:pStyle w:val="EndNoteBibliography"/>
        <w:spacing w:after="0"/>
      </w:pPr>
      <w:r w:rsidRPr="004E0899">
        <w:t>69.</w:t>
      </w:r>
      <w:r w:rsidRPr="004E0899">
        <w:tab/>
        <w:t>Delzell E, Sathiakumar N, Graff J, Macaluso M, Maldonado G, Matthews R. An updated study of mortality among North American synthetic rubber industry workers. Res Rep Health Eff Inst. 2006(132):1-63; discussion 5-74.</w:t>
      </w:r>
    </w:p>
    <w:p w:rsidR="004E0899" w:rsidRPr="004E0899" w:rsidRDefault="004E0899" w:rsidP="004E0899">
      <w:pPr>
        <w:pStyle w:val="EndNoteBibliography"/>
        <w:spacing w:after="0"/>
      </w:pPr>
      <w:r w:rsidRPr="004E0899">
        <w:t>70.</w:t>
      </w:r>
      <w:r w:rsidRPr="004E0899">
        <w:tab/>
        <w:t>Dolin PJ, Cook-Mozaffari P. Occupation and bladder cancer: a death-certificate study. Br J Cancer. 1992;66(3):568-78.</w:t>
      </w:r>
    </w:p>
    <w:p w:rsidR="004E0899" w:rsidRPr="004E0899" w:rsidRDefault="004E0899" w:rsidP="004E0899">
      <w:pPr>
        <w:pStyle w:val="EndNoteBibliography"/>
        <w:spacing w:after="0"/>
      </w:pPr>
      <w:r w:rsidRPr="004E0899">
        <w:t>71.</w:t>
      </w:r>
      <w:r w:rsidRPr="004E0899">
        <w:tab/>
        <w:t>Gustavsson P, Hogstedt C, Holmberg B. Mortality and incidence of cancer among Swedish rubber workers, 1952-1981. Scandinavian Journal of Work, Environment &amp; Health. 1986;12(6):538-44.</w:t>
      </w:r>
    </w:p>
    <w:p w:rsidR="004E0899" w:rsidRPr="004E0899" w:rsidRDefault="004E0899" w:rsidP="004E0899">
      <w:pPr>
        <w:pStyle w:val="EndNoteBibliography"/>
        <w:spacing w:after="0"/>
      </w:pPr>
      <w:r w:rsidRPr="004E0899">
        <w:t>72.</w:t>
      </w:r>
      <w:r w:rsidRPr="004E0899">
        <w:tab/>
        <w:t>Hall NE, Rosenman KD. Cancer by industry: analysis of a population-based cancer registry with an emphasis on blue-collar workers. Am J Ind Med. 1991;19(2):145-59.</w:t>
      </w:r>
    </w:p>
    <w:p w:rsidR="004E0899" w:rsidRPr="004E0899" w:rsidRDefault="004E0899" w:rsidP="004E0899">
      <w:pPr>
        <w:pStyle w:val="EndNoteBibliography"/>
        <w:spacing w:after="0"/>
      </w:pPr>
      <w:r w:rsidRPr="004E0899">
        <w:t>73.</w:t>
      </w:r>
      <w:r w:rsidRPr="004E0899">
        <w:tab/>
        <w:t>Holmes TM, Buffler PA, Holguin AH, Hsi BP. A mortality study of employees at a synthetic rubber manufacturing plant. Am J Ind Med. 1986;9(4):355-62.</w:t>
      </w:r>
    </w:p>
    <w:p w:rsidR="004E0899" w:rsidRPr="004E0899" w:rsidRDefault="004E0899" w:rsidP="004E0899">
      <w:pPr>
        <w:pStyle w:val="EndNoteBibliography"/>
        <w:spacing w:after="0"/>
      </w:pPr>
      <w:r w:rsidRPr="004E0899">
        <w:t>74.</w:t>
      </w:r>
      <w:r w:rsidRPr="004E0899">
        <w:tab/>
        <w:t>Mancuso TF. Epidemiological study of tumors of the central nervous system in Ohio. Ann N Y Acad Sci. 1982;381:17-39.</w:t>
      </w:r>
    </w:p>
    <w:p w:rsidR="004E0899" w:rsidRPr="004E0899" w:rsidRDefault="004E0899" w:rsidP="004E0899">
      <w:pPr>
        <w:pStyle w:val="EndNoteBibliography"/>
        <w:spacing w:after="0"/>
      </w:pPr>
      <w:r w:rsidRPr="004E0899">
        <w:t>75.</w:t>
      </w:r>
      <w:r w:rsidRPr="004E0899">
        <w:tab/>
        <w:t>McMichael AJ, Spirtas R, Kupper LL. An epidemiologic study of mortality within a cohort of rubber workers, 1964-72. J Occup Med. 1974;16(7):458-64.</w:t>
      </w:r>
    </w:p>
    <w:p w:rsidR="004E0899" w:rsidRPr="004E0899" w:rsidRDefault="004E0899" w:rsidP="004E0899">
      <w:pPr>
        <w:pStyle w:val="EndNoteBibliography"/>
        <w:spacing w:after="0"/>
      </w:pPr>
      <w:r w:rsidRPr="004E0899">
        <w:t>76.</w:t>
      </w:r>
      <w:r w:rsidRPr="004E0899">
        <w:tab/>
        <w:t>Meinhardt TJ, Lemen RA, Crandall MS, Young RJ. Environmental epidemiologic investigation of the styrene-butadiene rubber industry. Mortality patterns with discussion of the hematopoietic and lymphatic malignancies. Scandinavian Journal of Work, Environment &amp; Health. 1982;8(4):250-9.</w:t>
      </w:r>
    </w:p>
    <w:p w:rsidR="004E0899" w:rsidRPr="004E0899" w:rsidRDefault="004E0899" w:rsidP="004E0899">
      <w:pPr>
        <w:pStyle w:val="EndNoteBibliography"/>
        <w:spacing w:after="0"/>
      </w:pPr>
      <w:r w:rsidRPr="004E0899">
        <w:t>77.</w:t>
      </w:r>
      <w:r w:rsidRPr="004E0899">
        <w:tab/>
        <w:t>Monson RR, Fine LJ. Cancer mortality and morbidity among rubber workers. J Natl Cancer Inst. 1978;61(4):1047-53.</w:t>
      </w:r>
    </w:p>
    <w:p w:rsidR="004E0899" w:rsidRPr="004E0899" w:rsidRDefault="004E0899" w:rsidP="004E0899">
      <w:pPr>
        <w:pStyle w:val="EndNoteBibliography"/>
        <w:spacing w:after="0"/>
      </w:pPr>
      <w:r w:rsidRPr="004E0899">
        <w:t>78.</w:t>
      </w:r>
      <w:r w:rsidRPr="004E0899">
        <w:tab/>
        <w:t>Monson RR, Nakano KK. Mortality among rubber workers. I. White male union employees in Akron, Ohio. Am J Epidemiol. 1976;103(3):284-96.</w:t>
      </w:r>
    </w:p>
    <w:p w:rsidR="004E0899" w:rsidRPr="004E0899" w:rsidRDefault="004E0899" w:rsidP="004E0899">
      <w:pPr>
        <w:pStyle w:val="EndNoteBibliography"/>
        <w:spacing w:after="0"/>
      </w:pPr>
      <w:r w:rsidRPr="004E0899">
        <w:t>79.</w:t>
      </w:r>
      <w:r w:rsidRPr="004E0899">
        <w:tab/>
        <w:t>Negri E, Piolatto G, Pira E, Decarli A, Kaldor J, La Vecchia C. Cancer mortality in a northern Italian cohort of rubber workers. Br J Ind Med. 1989;46(9):624-8.</w:t>
      </w:r>
    </w:p>
    <w:p w:rsidR="004E0899" w:rsidRPr="004E0899" w:rsidRDefault="004E0899" w:rsidP="004E0899">
      <w:pPr>
        <w:pStyle w:val="EndNoteBibliography"/>
        <w:spacing w:after="0"/>
      </w:pPr>
      <w:r w:rsidRPr="004E0899">
        <w:t>80.</w:t>
      </w:r>
      <w:r w:rsidRPr="004E0899">
        <w:tab/>
        <w:t>Norell S, Ahlbom A, Lipping H, Osterblom L. Oesophageal cancer and vulcanisation work. Lancet. 1983;1(8322):462-3.</w:t>
      </w:r>
    </w:p>
    <w:p w:rsidR="004E0899" w:rsidRPr="004E0899" w:rsidRDefault="004E0899" w:rsidP="004E0899">
      <w:pPr>
        <w:pStyle w:val="EndNoteBibliography"/>
        <w:spacing w:after="0"/>
      </w:pPr>
      <w:r w:rsidRPr="004E0899">
        <w:t>81.</w:t>
      </w:r>
      <w:r w:rsidRPr="004E0899">
        <w:tab/>
        <w:t>Norseth T, Andersen A, Giltvedt J. Cancer incidence in the rubber industry in Norway. Scand J Work Environ Health. 1983;9 Suppl 2:69-71.</w:t>
      </w:r>
    </w:p>
    <w:p w:rsidR="004E0899" w:rsidRPr="004E0899" w:rsidRDefault="004E0899" w:rsidP="004E0899">
      <w:pPr>
        <w:pStyle w:val="EndNoteBibliography"/>
        <w:spacing w:after="0"/>
      </w:pPr>
      <w:r w:rsidRPr="004E0899">
        <w:t>82.</w:t>
      </w:r>
      <w:r w:rsidRPr="004E0899">
        <w:tab/>
        <w:t>Olsen JH, Jensen OM. Occupation and risk of cancer in Denmark. An analysis of 93,810 cancer cases, 1970-1979. Scand J Work Environ Health. 1987;13 Suppl 1:1-91.</w:t>
      </w:r>
    </w:p>
    <w:p w:rsidR="004E0899" w:rsidRPr="004E0899" w:rsidRDefault="004E0899" w:rsidP="004E0899">
      <w:pPr>
        <w:pStyle w:val="EndNoteBibliography"/>
        <w:spacing w:after="0"/>
      </w:pPr>
      <w:r w:rsidRPr="004E0899">
        <w:t>83.</w:t>
      </w:r>
      <w:r w:rsidRPr="004E0899">
        <w:tab/>
        <w:t>Paxton MB. Leukemia risk associated with benzene exposure in the Pliofilm cohort. Environ Health Perspect. 1996;104 Suppl 6:1431-6.</w:t>
      </w:r>
    </w:p>
    <w:p w:rsidR="004E0899" w:rsidRPr="004E0899" w:rsidRDefault="004E0899" w:rsidP="004E0899">
      <w:pPr>
        <w:pStyle w:val="EndNoteBibliography"/>
        <w:spacing w:after="0"/>
      </w:pPr>
      <w:r w:rsidRPr="004E0899">
        <w:t>84.</w:t>
      </w:r>
      <w:r w:rsidRPr="004E0899">
        <w:tab/>
        <w:t>Pira E, Pelucchi C, Romano C, Manzari M, Negri E, La Vecchia C. Mortality from cancer and other causes in an Italian cohort of male rubber tire workers. J Occup Environ Med. 2012;54(3):345-9.</w:t>
      </w:r>
    </w:p>
    <w:p w:rsidR="004E0899" w:rsidRPr="004E0899" w:rsidRDefault="004E0899" w:rsidP="004E0899">
      <w:pPr>
        <w:pStyle w:val="EndNoteBibliography"/>
        <w:spacing w:after="0"/>
      </w:pPr>
      <w:r w:rsidRPr="004E0899">
        <w:t>85.</w:t>
      </w:r>
      <w:r w:rsidRPr="004E0899">
        <w:tab/>
        <w:t>Prince MM, Ward EM, Ruder A, Salvan A, Roberts DR. Mortality among rubber chemical manufacturing workers. American Journal of Industrial Medicine. 2000;37:590-8.</w:t>
      </w:r>
    </w:p>
    <w:p w:rsidR="004E0899" w:rsidRPr="004E0899" w:rsidRDefault="004E0899" w:rsidP="004E0899">
      <w:pPr>
        <w:pStyle w:val="EndNoteBibliography"/>
        <w:spacing w:after="0"/>
      </w:pPr>
      <w:r w:rsidRPr="004E0899">
        <w:t>86.</w:t>
      </w:r>
      <w:r w:rsidRPr="004E0899">
        <w:tab/>
        <w:t>Rinsky RA, Hornung RW, Silver SR, Tseng CY. Benzene exposure and hematopoietic mortality: A long-term epidemiologic risk assessment. Am J Ind Med. 2002;42(6):474-80.</w:t>
      </w:r>
    </w:p>
    <w:p w:rsidR="004E0899" w:rsidRPr="004E0899" w:rsidRDefault="004E0899" w:rsidP="004E0899">
      <w:pPr>
        <w:pStyle w:val="EndNoteBibliography"/>
        <w:spacing w:after="0"/>
      </w:pPr>
      <w:r w:rsidRPr="004E0899">
        <w:lastRenderedPageBreak/>
        <w:t>87.</w:t>
      </w:r>
      <w:r w:rsidRPr="004E0899">
        <w:tab/>
        <w:t>Sathiakumar N, Graff J, Macaluso M, Maldonado G, Matthews R, Delzell E. An updated study of mortality among North American synthetic rubber industry workers. Occup Environ Med. 2005;62(12):822-9.</w:t>
      </w:r>
    </w:p>
    <w:p w:rsidR="004E0899" w:rsidRPr="004E0899" w:rsidRDefault="004E0899" w:rsidP="004E0899">
      <w:pPr>
        <w:pStyle w:val="EndNoteBibliography"/>
        <w:spacing w:after="0"/>
      </w:pPr>
      <w:r w:rsidRPr="004E0899">
        <w:t>88.</w:t>
      </w:r>
      <w:r w:rsidRPr="004E0899">
        <w:tab/>
        <w:t>Simpson J, Roman E, Law G, Pannett B. Women's occupation and cancer: preliminary analysis of cancer registrations in England and Wales, 1971-1990. Am J Ind Med. 1999;36(1):172-85.</w:t>
      </w:r>
    </w:p>
    <w:p w:rsidR="004E0899" w:rsidRPr="004E0899" w:rsidRDefault="004E0899" w:rsidP="004E0899">
      <w:pPr>
        <w:pStyle w:val="EndNoteBibliography"/>
        <w:spacing w:after="0"/>
      </w:pPr>
      <w:r w:rsidRPr="004E0899">
        <w:t>89.</w:t>
      </w:r>
      <w:r w:rsidRPr="004E0899">
        <w:tab/>
        <w:t>Solionova LG, Smulevich VB. Mortality and cancer incidence in a cohort of rubber workers in Moscow. Scandinavian Journal of Work, Environment &amp; Health. 1993;19(2):96-101.</w:t>
      </w:r>
    </w:p>
    <w:p w:rsidR="004E0899" w:rsidRPr="004E0899" w:rsidRDefault="004E0899" w:rsidP="004E0899">
      <w:pPr>
        <w:pStyle w:val="EndNoteBibliography"/>
        <w:spacing w:after="0"/>
      </w:pPr>
      <w:r w:rsidRPr="004E0899">
        <w:t>90.</w:t>
      </w:r>
      <w:r w:rsidRPr="004E0899">
        <w:tab/>
        <w:t>Sorahan T, Parkes HG, Veys CA, Waterhouse JA, Straughan JK, Nutt A. Mortality in the British rubber industry 1946-85. Br J Ind Med. 1989;46(1):1-10.</w:t>
      </w:r>
    </w:p>
    <w:p w:rsidR="004E0899" w:rsidRPr="004E0899" w:rsidRDefault="004E0899" w:rsidP="004E0899">
      <w:pPr>
        <w:pStyle w:val="EndNoteBibliography"/>
        <w:spacing w:after="0"/>
      </w:pPr>
      <w:r w:rsidRPr="004E0899">
        <w:t>91.</w:t>
      </w:r>
      <w:r w:rsidRPr="004E0899">
        <w:tab/>
        <w:t>Strauss ME, Barrick ED, Bannister RM. Mortality experience of employees exposed to 2-mercaptobenzothiazole at a chemical plant in Nitro, West Virginia. Br J Ind Med. 1993;50(10):888-93.</w:t>
      </w:r>
    </w:p>
    <w:p w:rsidR="004E0899" w:rsidRPr="004E0899" w:rsidRDefault="004E0899" w:rsidP="004E0899">
      <w:pPr>
        <w:pStyle w:val="EndNoteBibliography"/>
        <w:spacing w:after="0"/>
      </w:pPr>
      <w:r w:rsidRPr="004E0899">
        <w:t>92.</w:t>
      </w:r>
      <w:r w:rsidRPr="004E0899">
        <w:tab/>
        <w:t>Szeszenia-Dabrowska N, Wilczyńska U, Kaczmarek T, Szymczak W. Cancer mortality among male workers in the Polish rubber industry. Polish journal of occupational medicine and environmental health. 1991;4(2):149-57.</w:t>
      </w:r>
    </w:p>
    <w:p w:rsidR="004E0899" w:rsidRPr="004E0899" w:rsidRDefault="004E0899" w:rsidP="004E0899">
      <w:pPr>
        <w:pStyle w:val="EndNoteBibliography"/>
        <w:spacing w:after="0"/>
      </w:pPr>
      <w:r w:rsidRPr="004E0899">
        <w:t>93.</w:t>
      </w:r>
      <w:r w:rsidRPr="004E0899">
        <w:tab/>
        <w:t>Veys CA. A study of mortality patterns at a tyre factory 1951-1985: a reference statistic dilemma. Occup Med (Lond). 2004;54(5):330-5.</w:t>
      </w:r>
    </w:p>
    <w:p w:rsidR="004E0899" w:rsidRPr="004E0899" w:rsidRDefault="004E0899" w:rsidP="004E0899">
      <w:pPr>
        <w:pStyle w:val="EndNoteBibliography"/>
        <w:spacing w:after="0"/>
      </w:pPr>
      <w:r w:rsidRPr="004E0899">
        <w:t>94.</w:t>
      </w:r>
      <w:r w:rsidRPr="004E0899">
        <w:tab/>
        <w:t>Veys CA. Bladder tumours in rubber workers: a factory study 1946-1995. Occup Med (Lond). 2004;54(5):322-9.</w:t>
      </w:r>
    </w:p>
    <w:p w:rsidR="004E0899" w:rsidRPr="004E0899" w:rsidRDefault="004E0899" w:rsidP="004E0899">
      <w:pPr>
        <w:pStyle w:val="EndNoteBibliography"/>
        <w:spacing w:after="0"/>
      </w:pPr>
      <w:r w:rsidRPr="004E0899">
        <w:t>95.</w:t>
      </w:r>
      <w:r w:rsidRPr="004E0899">
        <w:tab/>
        <w:t>Vlaanderen J, Taeger D, Wellman J, Keil U, Schuz J, Straif K. Extended cancer mortality follow-up of a German rubber industry cohort. J Occup Environ Med. 2013;55(8):966-72.</w:t>
      </w:r>
    </w:p>
    <w:p w:rsidR="004E0899" w:rsidRPr="004E0899" w:rsidRDefault="004E0899" w:rsidP="004E0899">
      <w:pPr>
        <w:pStyle w:val="EndNoteBibliography"/>
        <w:spacing w:after="0"/>
      </w:pPr>
      <w:r w:rsidRPr="004E0899">
        <w:t>96.</w:t>
      </w:r>
      <w:r w:rsidRPr="004E0899">
        <w:tab/>
        <w:t>Wang HW, You XJ, Qu YH, Wang WF, Wang D, Long YM, et al. Investigation of cancer epidemiology and study of carcinogenic agents in the Shanghai Rubber Industry. Cancer Res. 1984;44(7):3101-5.</w:t>
      </w:r>
    </w:p>
    <w:p w:rsidR="004E0899" w:rsidRPr="004E0899" w:rsidRDefault="004E0899" w:rsidP="004E0899">
      <w:pPr>
        <w:pStyle w:val="EndNoteBibliography"/>
        <w:spacing w:after="0"/>
      </w:pPr>
      <w:r w:rsidRPr="004E0899">
        <w:t>97.</w:t>
      </w:r>
      <w:r w:rsidRPr="004E0899">
        <w:tab/>
        <w:t>Wingren G, Axelson O. Cancer incidence and mortality in a Swedish rubber tire manufacturing plant. Am J Ind Med. 2007;50(12):901-9.</w:t>
      </w:r>
    </w:p>
    <w:p w:rsidR="004E0899" w:rsidRPr="004E0899" w:rsidRDefault="004E0899" w:rsidP="004E0899">
      <w:pPr>
        <w:pStyle w:val="EndNoteBibliography"/>
        <w:spacing w:after="0"/>
      </w:pPr>
      <w:r w:rsidRPr="004E0899">
        <w:t>98.</w:t>
      </w:r>
      <w:r w:rsidRPr="004E0899">
        <w:tab/>
        <w:t>Zeegers MPA, Friesema IHM, Goldbohm RA, van den Brandt PA. A Prospective Study of Occupation and Prostate Cancer Risk. J Occup Environ Med. 2004;46(3):271-9.</w:t>
      </w:r>
    </w:p>
    <w:p w:rsidR="004E0899" w:rsidRPr="004E0899" w:rsidRDefault="004E0899" w:rsidP="004E0899">
      <w:pPr>
        <w:pStyle w:val="EndNoteBibliography"/>
        <w:spacing w:after="0"/>
      </w:pPr>
      <w:r w:rsidRPr="004E0899">
        <w:t>99.</w:t>
      </w:r>
      <w:r w:rsidRPr="004E0899">
        <w:tab/>
        <w:t>Zhang ZF, Yu SZ, Li WX, Choi BC. Smoking, occupational exposure to rubber, and lung cancer. Br J Ind Med. 1989;46(1):12-5.</w:t>
      </w:r>
    </w:p>
    <w:p w:rsidR="004E0899" w:rsidRPr="004E0899" w:rsidRDefault="004E0899" w:rsidP="004E0899">
      <w:pPr>
        <w:pStyle w:val="EndNoteBibliography"/>
        <w:spacing w:after="0"/>
      </w:pPr>
      <w:r w:rsidRPr="004E0899">
        <w:t>100.</w:t>
      </w:r>
      <w:r w:rsidRPr="004E0899">
        <w:tab/>
        <w:t>Malker HS, McLaughlin JK, Silverman DT, Ericsson JL, Stone BJ, Weiner JA, et al. Occupational Risks for Bladder Cancer among Men in Sweden. Cancer Research. 1987;47:6763-6.</w:t>
      </w:r>
    </w:p>
    <w:p w:rsidR="004E0899" w:rsidRPr="004E0899" w:rsidRDefault="004E0899" w:rsidP="004E0899">
      <w:pPr>
        <w:pStyle w:val="EndNoteBibliography"/>
        <w:spacing w:after="0"/>
      </w:pPr>
      <w:r w:rsidRPr="004E0899">
        <w:t>101.</w:t>
      </w:r>
      <w:r w:rsidRPr="004E0899">
        <w:tab/>
        <w:t>Sathiakumar N, Delzell E. A follow-up study of mortality among women in the North American synthetic rubber industry. J Occup Environ Med. 2009;51(11):1314-25.</w:t>
      </w:r>
    </w:p>
    <w:p w:rsidR="004E0899" w:rsidRPr="004E0899" w:rsidRDefault="004E0899" w:rsidP="004E0899">
      <w:pPr>
        <w:pStyle w:val="EndNoteBibliography"/>
        <w:spacing w:after="0"/>
      </w:pPr>
      <w:r w:rsidRPr="004E0899">
        <w:t>102.</w:t>
      </w:r>
      <w:r w:rsidRPr="004E0899">
        <w:tab/>
        <w:t>Aminian O, Abedi A, Chavoshi F, Ghasemi M, Rahmati-Najarkolaei F. Evaluation of Occupational Risk Factors in Non-Hodgkin Lymphoma and Hodgkin's Disease in Iranian Men. Iran J Cancer Prev. 2012;5(4):189-93.</w:t>
      </w:r>
    </w:p>
    <w:p w:rsidR="004E0899" w:rsidRPr="004E0899" w:rsidRDefault="004E0899" w:rsidP="004E0899">
      <w:pPr>
        <w:pStyle w:val="EndNoteBibliography"/>
        <w:spacing w:after="0"/>
      </w:pPr>
      <w:r w:rsidRPr="004E0899">
        <w:t>103.</w:t>
      </w:r>
      <w:r w:rsidRPr="004E0899">
        <w:tab/>
        <w:t>Checkoway H, Smith AH, McMichael AJ, Jones FS, Monson RR, Tyroler HA. A case-control study of bladder cancer in the United States rubber and tyre industry. Br J Ind Med. 1981;38(3):240-6.</w:t>
      </w:r>
    </w:p>
    <w:p w:rsidR="004E0899" w:rsidRPr="004E0899" w:rsidRDefault="004E0899" w:rsidP="004E0899">
      <w:pPr>
        <w:pStyle w:val="EndNoteBibliography"/>
        <w:spacing w:after="0"/>
      </w:pPr>
      <w:r w:rsidRPr="004E0899">
        <w:t>104.</w:t>
      </w:r>
      <w:r w:rsidRPr="004E0899">
        <w:tab/>
        <w:t>Checkoway H, Wilcosky T, Wolf P, Tyroler H. An evaluation of the associations of leukemia and rubber industry solvent exposures. Am J Ind Med. 1984;5(3):239-49.</w:t>
      </w:r>
    </w:p>
    <w:p w:rsidR="004E0899" w:rsidRPr="004E0899" w:rsidRDefault="004E0899" w:rsidP="004E0899">
      <w:pPr>
        <w:pStyle w:val="EndNoteBibliography"/>
        <w:spacing w:after="0"/>
      </w:pPr>
      <w:r w:rsidRPr="004E0899">
        <w:t>105.</w:t>
      </w:r>
      <w:r w:rsidRPr="004E0899">
        <w:tab/>
        <w:t>Chongsuvivatwong V. Case-control study on oesophageal cancer in southern Thailand. J Gastroenterol Hepatol. 1990;5(4):391-4.</w:t>
      </w:r>
    </w:p>
    <w:p w:rsidR="004E0899" w:rsidRPr="004E0899" w:rsidRDefault="004E0899" w:rsidP="004E0899">
      <w:pPr>
        <w:pStyle w:val="EndNoteBibliography"/>
        <w:spacing w:after="0"/>
      </w:pPr>
      <w:r w:rsidRPr="004E0899">
        <w:t>106.</w:t>
      </w:r>
      <w:r w:rsidRPr="004E0899">
        <w:tab/>
        <w:t>Fritschi L, Benke G, Risch HA, Schulte A, Webb PM, Whiteman DC, et al. Occupational exposure to N-nitrosamines and pesticides and risk of pancreatic cancer. Occup Environ Med. 2015;72(9):678-83.</w:t>
      </w:r>
    </w:p>
    <w:p w:rsidR="004E0899" w:rsidRPr="004E0899" w:rsidRDefault="004E0899" w:rsidP="004E0899">
      <w:pPr>
        <w:pStyle w:val="EndNoteBibliography"/>
        <w:spacing w:after="0"/>
      </w:pPr>
      <w:r w:rsidRPr="004E0899">
        <w:t>107.</w:t>
      </w:r>
      <w:r w:rsidRPr="004E0899">
        <w:tab/>
        <w:t>Jonsson LS, Lindh CH, Bergendorf U, Axmon A, Littorin M, Jonsson BA. N-nitrosamines in the southern Swedish rubber industries - exposure, health effects, and immunologic markers. Scand J Work Environ Health. 2009;35(3):203-11.</w:t>
      </w:r>
    </w:p>
    <w:p w:rsidR="004E0899" w:rsidRPr="004E0899" w:rsidRDefault="004E0899" w:rsidP="004E0899">
      <w:pPr>
        <w:pStyle w:val="EndNoteBibliography"/>
        <w:spacing w:after="0"/>
      </w:pPr>
      <w:r w:rsidRPr="004E0899">
        <w:t>108.</w:t>
      </w:r>
      <w:r w:rsidRPr="004E0899">
        <w:tab/>
        <w:t>Wynder EL, Goldsmith R. The epidemiology of bladder cancer: a second look. Cancer. 1977;40(3):1246-68.</w:t>
      </w:r>
    </w:p>
    <w:p w:rsidR="004E0899" w:rsidRPr="004E0899" w:rsidRDefault="004E0899" w:rsidP="004E0899">
      <w:pPr>
        <w:pStyle w:val="EndNoteBibliography"/>
        <w:spacing w:after="0"/>
      </w:pPr>
      <w:r w:rsidRPr="004E0899">
        <w:lastRenderedPageBreak/>
        <w:t>109.</w:t>
      </w:r>
      <w:r w:rsidRPr="004E0899">
        <w:tab/>
        <w:t>Zahm SH, Hartge P, Hoover R. The National Bladder Cancer Study: employment in the chemical industry. J Natl Cancer Inst. 1987;79(2):217-22.</w:t>
      </w:r>
    </w:p>
    <w:p w:rsidR="004E0899" w:rsidRPr="004E0899" w:rsidRDefault="004E0899" w:rsidP="004E0899">
      <w:pPr>
        <w:pStyle w:val="EndNoteBibliography"/>
        <w:spacing w:after="0"/>
      </w:pPr>
      <w:r w:rsidRPr="004E0899">
        <w:t>110.</w:t>
      </w:r>
      <w:r w:rsidRPr="004E0899">
        <w:tab/>
        <w:t>Kunze E, Chang-Claude J, Frentzel-Beyme R. Life style and occupational risk factors for bladder cancer in Germany. A case-control study. Cancer. 1992;69(7):1776-90.</w:t>
      </w:r>
    </w:p>
    <w:p w:rsidR="004E0899" w:rsidRPr="004E0899" w:rsidRDefault="004E0899" w:rsidP="004E0899">
      <w:pPr>
        <w:pStyle w:val="EndNoteBibliography"/>
        <w:spacing w:after="0"/>
      </w:pPr>
      <w:r w:rsidRPr="004E0899">
        <w:t>111.</w:t>
      </w:r>
      <w:r w:rsidRPr="004E0899">
        <w:tab/>
        <w:t>Claude J, Kunze E, Frentzel-Beyme R, Paczkowski K, Schneider J, Schubert H. Life-style and occupational risk factors in cancer of the lower urinary tract. Am J Epidemiol. 1986;124(4):578-89.</w:t>
      </w:r>
    </w:p>
    <w:p w:rsidR="004E0899" w:rsidRPr="004E0899" w:rsidRDefault="004E0899" w:rsidP="004E0899">
      <w:pPr>
        <w:pStyle w:val="EndNoteBibliography"/>
        <w:spacing w:after="0"/>
      </w:pPr>
      <w:r w:rsidRPr="004E0899">
        <w:t>112.</w:t>
      </w:r>
      <w:r w:rsidRPr="004E0899">
        <w:tab/>
        <w:t>Partanen T, Heikkila P, Hernberg S, Kauppinen T, Moneta G, Ojajarvi A. Renal cell cancer and occupational exposure to chemical agents. Scandinavian Journal of Work, Environment &amp; Health. 1991;17(4):231-9.</w:t>
      </w:r>
    </w:p>
    <w:p w:rsidR="004E0899" w:rsidRPr="004E0899" w:rsidRDefault="004E0899" w:rsidP="004E0899">
      <w:pPr>
        <w:pStyle w:val="EndNoteBibliography"/>
        <w:spacing w:after="0"/>
      </w:pPr>
      <w:r w:rsidRPr="004E0899">
        <w:t>113.</w:t>
      </w:r>
      <w:r w:rsidRPr="004E0899">
        <w:tab/>
        <w:t>Notani PN, Shah P, Jayant K, Balakrishnan V. Occupation and cancers of the lung and bladder: a case-control study in Bombay. Int J Epidemiol. 1993;22(2):185-91.</w:t>
      </w:r>
    </w:p>
    <w:p w:rsidR="004E0899" w:rsidRPr="004E0899" w:rsidRDefault="004E0899" w:rsidP="004E0899">
      <w:pPr>
        <w:pStyle w:val="EndNoteBibliography"/>
        <w:spacing w:after="0"/>
      </w:pPr>
      <w:r w:rsidRPr="004E0899">
        <w:t>114.</w:t>
      </w:r>
      <w:r w:rsidRPr="004E0899">
        <w:tab/>
        <w:t>Cocco P. Occupational exposures as risk factors for gastric cancer in Italy. Cancer Causes Control. 1994;5:241-48.</w:t>
      </w:r>
    </w:p>
    <w:p w:rsidR="004E0899" w:rsidRPr="004E0899" w:rsidRDefault="004E0899" w:rsidP="004E0899">
      <w:pPr>
        <w:pStyle w:val="EndNoteBibliography"/>
        <w:spacing w:after="0"/>
      </w:pPr>
      <w:r w:rsidRPr="004E0899">
        <w:t>115.</w:t>
      </w:r>
      <w:r w:rsidRPr="004E0899">
        <w:tab/>
        <w:t>Burns PB, Swanson GM. The Occupational Cancer Incidence Surveillance Study (OCISS): risk of lung cancer by usual occupation and industry in the Detroit metropolitan area. Am J Ind Med. 1991;19(5):655-71.</w:t>
      </w:r>
    </w:p>
    <w:p w:rsidR="004E0899" w:rsidRPr="004E0899" w:rsidRDefault="004E0899" w:rsidP="004E0899">
      <w:pPr>
        <w:pStyle w:val="EndNoteBibliography"/>
        <w:spacing w:after="0"/>
      </w:pPr>
      <w:r w:rsidRPr="004E0899">
        <w:t>116.</w:t>
      </w:r>
      <w:r w:rsidRPr="004E0899">
        <w:tab/>
        <w:t>Wang QS, Boffetta P, Parkin DM, Kogevinas M. Occupational risk factors for lung cancer in Tianjin, China. Am J Ind Med. 1995;28(3):353-62.</w:t>
      </w:r>
    </w:p>
    <w:p w:rsidR="004E0899" w:rsidRPr="004E0899" w:rsidRDefault="004E0899" w:rsidP="004E0899">
      <w:pPr>
        <w:pStyle w:val="EndNoteBibliography"/>
        <w:spacing w:after="0"/>
      </w:pPr>
      <w:r w:rsidRPr="004E0899">
        <w:t>117.</w:t>
      </w:r>
      <w:r w:rsidRPr="004E0899">
        <w:tab/>
        <w:t>Schumacher MC, Delzell E. A death-certificate case-control study of non-Hodgkin's lymphoma and occupation in men in North Carolina. Am J Ind Med. 1988;13(3):317-30.</w:t>
      </w:r>
    </w:p>
    <w:p w:rsidR="004E0899" w:rsidRPr="004E0899" w:rsidRDefault="004E0899" w:rsidP="004E0899">
      <w:pPr>
        <w:pStyle w:val="EndNoteBibliography"/>
        <w:spacing w:after="0"/>
      </w:pPr>
      <w:r w:rsidRPr="004E0899">
        <w:t>118.</w:t>
      </w:r>
      <w:r w:rsidRPr="004E0899">
        <w:tab/>
        <w:t>Roush GC, Walrath J, Stayner LT, Kaplan SA, Flannery JT, Blair A. Nasopharyngeal cancer, sinonasal cancer, and occupations related to formaldehyde: a case-control study. J Natl Cancer Inst. 1987;79(6):1221-4.</w:t>
      </w:r>
    </w:p>
    <w:p w:rsidR="004E0899" w:rsidRPr="004E0899" w:rsidRDefault="004E0899" w:rsidP="004E0899">
      <w:pPr>
        <w:pStyle w:val="EndNoteBibliography"/>
        <w:spacing w:after="0"/>
      </w:pPr>
      <w:r w:rsidRPr="004E0899">
        <w:t>119.</w:t>
      </w:r>
      <w:r w:rsidRPr="004E0899">
        <w:tab/>
        <w:t>Ward MH, Dosemeci M, Cocco P. Mortality from gastric cardia and lower esophagus cancer and occupation. J Occup Med. 1994;36(11):1222-7.</w:t>
      </w:r>
    </w:p>
    <w:p w:rsidR="004E0899" w:rsidRPr="004E0899" w:rsidRDefault="004E0899" w:rsidP="004E0899">
      <w:pPr>
        <w:pStyle w:val="EndNoteBibliography"/>
        <w:spacing w:after="0"/>
      </w:pPr>
      <w:r w:rsidRPr="004E0899">
        <w:t>120.</w:t>
      </w:r>
      <w:r w:rsidRPr="004E0899">
        <w:tab/>
        <w:t>Loomis DP, Savitz DA. Occupation and leukemia mortality among men in 16 states: 1985-1987. Am J Ind Med. 1991;19(4):509-21.</w:t>
      </w:r>
    </w:p>
    <w:p w:rsidR="004E0899" w:rsidRPr="004E0899" w:rsidRDefault="004E0899" w:rsidP="004E0899">
      <w:pPr>
        <w:pStyle w:val="EndNoteBibliography"/>
        <w:spacing w:after="0"/>
      </w:pPr>
      <w:r w:rsidRPr="004E0899">
        <w:t>121.</w:t>
      </w:r>
      <w:r w:rsidRPr="004E0899">
        <w:tab/>
        <w:t>Baxter PJ, McDowall ME. Occupation and cancer in London: an investigation into nasal and bladder cancer using the Cancer Atlas. Br J Ind Med. 1986;43:44-9.</w:t>
      </w:r>
    </w:p>
    <w:p w:rsidR="004E0899" w:rsidRPr="004E0899" w:rsidRDefault="004E0899" w:rsidP="004E0899">
      <w:pPr>
        <w:pStyle w:val="EndNoteBibliography"/>
        <w:spacing w:after="0"/>
      </w:pPr>
      <w:r w:rsidRPr="004E0899">
        <w:t>122.</w:t>
      </w:r>
      <w:r w:rsidRPr="004E0899">
        <w:tab/>
        <w:t>Delzell E, Andjelkovich D, Tyroler HA. A case-control study of employment experience and lung cancer among rubber workers. Am J Ind Med. 1982;3(4):393-404.</w:t>
      </w:r>
    </w:p>
    <w:p w:rsidR="004E0899" w:rsidRPr="004E0899" w:rsidRDefault="004E0899" w:rsidP="004E0899">
      <w:pPr>
        <w:pStyle w:val="EndNoteBibliography"/>
        <w:spacing w:after="0"/>
      </w:pPr>
      <w:r w:rsidRPr="004E0899">
        <w:t>123.</w:t>
      </w:r>
      <w:r w:rsidRPr="004E0899">
        <w:tab/>
        <w:t>Milne KL, Sandler DP, Everson RB, Brown SM. Lung cancer and occupation in Alameda County: a death certificate case-control study. Am J Ind Med. 1983;4(4):565-75.</w:t>
      </w:r>
    </w:p>
    <w:p w:rsidR="004E0899" w:rsidRPr="004E0899" w:rsidRDefault="004E0899" w:rsidP="004E0899">
      <w:pPr>
        <w:pStyle w:val="EndNoteBibliography"/>
        <w:spacing w:after="0"/>
      </w:pPr>
      <w:r w:rsidRPr="004E0899">
        <w:t>124.</w:t>
      </w:r>
      <w:r w:rsidRPr="004E0899">
        <w:tab/>
        <w:t>Figgs LW, Dosemeci M, Blair A. Risk of multiple myeloma by occupation and industry among men and women: a 24-state death certificate study. J Occup Med. 1994;36(11):1210-21.</w:t>
      </w:r>
    </w:p>
    <w:p w:rsidR="004E0899" w:rsidRPr="004E0899" w:rsidRDefault="004E0899" w:rsidP="004E0899">
      <w:pPr>
        <w:pStyle w:val="EndNoteBibliography"/>
        <w:spacing w:after="0"/>
      </w:pPr>
      <w:r w:rsidRPr="004E0899">
        <w:t>125.</w:t>
      </w:r>
      <w:r w:rsidRPr="004E0899">
        <w:tab/>
        <w:t>Matanoski G, Francis M, Correa-Villasenor A, Elliott E, Santos-Burgoa C, Schwartz L. Cancer epidemiology among styrene-butadiene rubber workers. IARC Sci Publ. 1993(127):363-74.</w:t>
      </w:r>
    </w:p>
    <w:p w:rsidR="004E0899" w:rsidRPr="004E0899" w:rsidRDefault="004E0899" w:rsidP="004E0899">
      <w:pPr>
        <w:pStyle w:val="EndNoteBibliography"/>
        <w:spacing w:after="0"/>
      </w:pPr>
      <w:r w:rsidRPr="004E0899">
        <w:t>126.</w:t>
      </w:r>
      <w:r w:rsidRPr="004E0899">
        <w:tab/>
        <w:t>Wong O, Fu H. Exposure to benzene and non-Hodgkin lymphoma, an epidemiologic overview and an ongoing case-control study in Shanghai. Chem Biol Interact. 2005;153-154:33-41.</w:t>
      </w:r>
    </w:p>
    <w:p w:rsidR="004E0899" w:rsidRPr="004E0899" w:rsidRDefault="004E0899" w:rsidP="004E0899">
      <w:pPr>
        <w:pStyle w:val="EndNoteBibliography"/>
        <w:spacing w:after="0"/>
      </w:pPr>
      <w:r w:rsidRPr="004E0899">
        <w:t>127.</w:t>
      </w:r>
      <w:r w:rsidRPr="004E0899">
        <w:tab/>
        <w:t>Iscovich J, Castelletto R, Esteve J, Munoz N, Colanzi R, Coronel A, et al. Tobacco smoking, occupational exposure and bladder cancer in Argentina. Int J Cancer. 1987;40(6):734-40.</w:t>
      </w:r>
    </w:p>
    <w:p w:rsidR="004E0899" w:rsidRPr="004E0899" w:rsidRDefault="004E0899" w:rsidP="004E0899">
      <w:pPr>
        <w:pStyle w:val="EndNoteBibliography"/>
        <w:spacing w:after="0"/>
      </w:pPr>
      <w:r w:rsidRPr="004E0899">
        <w:t>128.</w:t>
      </w:r>
      <w:r w:rsidRPr="004E0899">
        <w:tab/>
        <w:t>Flodin U, Fredriksson M, Persson B, Axelson O. Chronic lymphatic leukaemia and engine exhausts, fresh wood, and DDT: a case-referent study. Br J Ind Med. 1988;45(1):33-8.</w:t>
      </w:r>
    </w:p>
    <w:p w:rsidR="004E0899" w:rsidRPr="004E0899" w:rsidRDefault="004E0899" w:rsidP="004E0899">
      <w:pPr>
        <w:pStyle w:val="EndNoteBibliography"/>
        <w:spacing w:after="0"/>
      </w:pPr>
      <w:r w:rsidRPr="004E0899">
        <w:t>129.</w:t>
      </w:r>
      <w:r w:rsidRPr="004E0899">
        <w:tab/>
        <w:t>Elghany NA, Schumacher MC, Slattery ML, West DW, Lee JS. Occupation, cadmium exposure, and prostate cancer. Epidemiology. 1990;1(2):107-15.</w:t>
      </w:r>
    </w:p>
    <w:p w:rsidR="004E0899" w:rsidRPr="004E0899" w:rsidRDefault="004E0899" w:rsidP="004E0899">
      <w:pPr>
        <w:pStyle w:val="EndNoteBibliography"/>
        <w:spacing w:after="0"/>
      </w:pPr>
      <w:r w:rsidRPr="004E0899">
        <w:t>130.</w:t>
      </w:r>
      <w:r w:rsidRPr="004E0899">
        <w:tab/>
        <w:t>Coggon D, Pannett B, Acheson ED. Use of job-exposure matrix in an occupational analysis of lung and bladder cancers on the basis of death certificates. J Natl Cancer Inst. 1984;72(1):61-5.</w:t>
      </w:r>
    </w:p>
    <w:p w:rsidR="004E0899" w:rsidRPr="004E0899" w:rsidRDefault="004E0899" w:rsidP="004E0899">
      <w:pPr>
        <w:pStyle w:val="EndNoteBibliography"/>
        <w:spacing w:after="0"/>
      </w:pPr>
      <w:r w:rsidRPr="004E0899">
        <w:t>131.</w:t>
      </w:r>
      <w:r w:rsidRPr="004E0899">
        <w:tab/>
        <w:t>Bourguet CC, Checkoway H, Hulka BS. A case-control study of skin cancer in the tire and rubber manufacturing industry. Am J Ind Med. 1987;11(4):461-73.</w:t>
      </w:r>
    </w:p>
    <w:p w:rsidR="004E0899" w:rsidRPr="004E0899" w:rsidRDefault="004E0899" w:rsidP="004E0899">
      <w:pPr>
        <w:pStyle w:val="EndNoteBibliography"/>
        <w:spacing w:after="0"/>
      </w:pPr>
      <w:r w:rsidRPr="004E0899">
        <w:t>132.</w:t>
      </w:r>
      <w:r w:rsidRPr="004E0899">
        <w:tab/>
        <w:t>Andjelkovich DA, Abdelghany N, Mathew RM, Blum S. Lung cancer case-control study in a rubber manufacturing plant. Am J Ind Med. 1988;14(5):559-74.</w:t>
      </w:r>
    </w:p>
    <w:p w:rsidR="004E0899" w:rsidRPr="004E0899" w:rsidRDefault="004E0899" w:rsidP="004E0899">
      <w:pPr>
        <w:pStyle w:val="EndNoteBibliography"/>
        <w:spacing w:after="0"/>
      </w:pPr>
      <w:r w:rsidRPr="004E0899">
        <w:lastRenderedPageBreak/>
        <w:t>133.</w:t>
      </w:r>
      <w:r w:rsidRPr="004E0899">
        <w:tab/>
        <w:t>Arp EW, Jr., Wolf PH, Checkoway H. Lymphocytic leukemia and exposures to benzene and other solvents in the rubber industry. J Occup Med. 1983;25(8):598-602.</w:t>
      </w:r>
    </w:p>
    <w:p w:rsidR="004E0899" w:rsidRPr="004E0899" w:rsidRDefault="004E0899" w:rsidP="004E0899">
      <w:pPr>
        <w:pStyle w:val="EndNoteBibliography"/>
        <w:spacing w:after="0"/>
      </w:pPr>
      <w:r w:rsidRPr="004E0899">
        <w:t>134.</w:t>
      </w:r>
      <w:r w:rsidRPr="004E0899">
        <w:tab/>
        <w:t>Lewis R, Rempala G. A Case-Cohort Study of Angiosarcoma of the Liver and Brain Cancer at a Polymer Production Plant. Journal of Occupational and Environmental Medicine. 2003;45(5):538-45.</w:t>
      </w:r>
    </w:p>
    <w:p w:rsidR="004E0899" w:rsidRPr="004E0899" w:rsidRDefault="004E0899" w:rsidP="004E0899">
      <w:pPr>
        <w:pStyle w:val="EndNoteBibliography"/>
        <w:spacing w:after="0"/>
      </w:pPr>
      <w:r w:rsidRPr="004E0899">
        <w:t>135.</w:t>
      </w:r>
      <w:r w:rsidRPr="004E0899">
        <w:tab/>
        <w:t>Zheng W, McLaughlin JK, Gao YT, Silverman DT, Gao RN, Blot WJ. Bladder cancer and occupation in Shanghai, 1980-1984. Am J Ind Med. 1992;21(6):877-85.</w:t>
      </w:r>
    </w:p>
    <w:p w:rsidR="004E0899" w:rsidRPr="004E0899" w:rsidRDefault="004E0899" w:rsidP="004E0899">
      <w:pPr>
        <w:pStyle w:val="EndNoteBibliography"/>
        <w:spacing w:after="0"/>
      </w:pPr>
      <w:r w:rsidRPr="004E0899">
        <w:t>136.</w:t>
      </w:r>
      <w:r w:rsidRPr="004E0899">
        <w:tab/>
        <w:t>Yin SN, Li GL, Tain FD, Fu ZI, Jin C, Chen YJ, et al. Leukaemia in benzene workers: a retrospective cohort study. Br J Ind Med. 1987;44(2):124-8.</w:t>
      </w:r>
    </w:p>
    <w:p w:rsidR="004E0899" w:rsidRPr="004E0899" w:rsidRDefault="004E0899" w:rsidP="004E0899">
      <w:pPr>
        <w:pStyle w:val="EndNoteBibliography"/>
        <w:spacing w:after="0"/>
      </w:pPr>
      <w:r w:rsidRPr="004E0899">
        <w:t>137.</w:t>
      </w:r>
      <w:r w:rsidRPr="004E0899">
        <w:tab/>
        <w:t>Wolf PH, Andjelkovich D, Smith A, Tyroler H. A case-control study of leukemia in the U.S. rubber industry. J Occup Med. 1981;23(2):103-8.</w:t>
      </w:r>
    </w:p>
    <w:p w:rsidR="004E0899" w:rsidRPr="004E0899" w:rsidRDefault="004E0899" w:rsidP="004E0899">
      <w:pPr>
        <w:pStyle w:val="EndNoteBibliography"/>
        <w:spacing w:after="0"/>
      </w:pPr>
      <w:r w:rsidRPr="004E0899">
        <w:t>138.</w:t>
      </w:r>
      <w:r w:rsidRPr="004E0899">
        <w:tab/>
        <w:t>Wilczynska U, Szadkowska-Stanczyk I, Szeszenia-Dabrowska N, Sobala W, Strzelecka A. Cancer mortality in rubber tire workers in Poland. Int J Occup Med Environ Health. 2001;14(2):115-25.</w:t>
      </w:r>
    </w:p>
    <w:p w:rsidR="004E0899" w:rsidRPr="004E0899" w:rsidRDefault="004E0899" w:rsidP="004E0899">
      <w:pPr>
        <w:pStyle w:val="EndNoteBibliography"/>
        <w:spacing w:after="0"/>
      </w:pPr>
      <w:r w:rsidRPr="004E0899">
        <w:t>139.</w:t>
      </w:r>
      <w:r w:rsidRPr="004E0899">
        <w:tab/>
        <w:t>Weiland SK, Mundt KA, Keil U, Kraemer B, Birk T, Person M, et al. Cancer mortality among workers in the German rubber industry: 1981-91. Occup environ Med. 1996;53:289-98.</w:t>
      </w:r>
    </w:p>
    <w:p w:rsidR="004E0899" w:rsidRPr="004E0899" w:rsidRDefault="004E0899" w:rsidP="004E0899">
      <w:pPr>
        <w:pStyle w:val="EndNoteBibliography"/>
        <w:spacing w:after="0"/>
      </w:pPr>
      <w:r w:rsidRPr="004E0899">
        <w:t>140.</w:t>
      </w:r>
      <w:r w:rsidRPr="004E0899">
        <w:tab/>
        <w:t>Weiland SK, Straif K, Chambless L, Werner B, Mundt KA, Bucher A, et al. Workplace risk factors for cancer in the German rubber industry: Part 1. Mortality from respiratory cancers. Occup Environ Med. 1998;55(5):317-24.</w:t>
      </w:r>
    </w:p>
    <w:p w:rsidR="004E0899" w:rsidRPr="004E0899" w:rsidRDefault="004E0899" w:rsidP="004E0899">
      <w:pPr>
        <w:pStyle w:val="EndNoteBibliography"/>
        <w:spacing w:after="0"/>
      </w:pPr>
      <w:r w:rsidRPr="004E0899">
        <w:t>141.</w:t>
      </w:r>
      <w:r w:rsidRPr="004E0899">
        <w:tab/>
        <w:t>Ward EM, Fajen JM, Ruder AM, Rinsky RA, Halperin WE, Fessler-Flesch CA. Mortality study of workers in 1,3-Butadiene production units identified froma chemical workers cohort. Environmental Health Perspective. 1995;103(6):598-603.</w:t>
      </w:r>
    </w:p>
    <w:p w:rsidR="004E0899" w:rsidRPr="004E0899" w:rsidRDefault="004E0899" w:rsidP="004E0899">
      <w:pPr>
        <w:pStyle w:val="EndNoteBibliography"/>
        <w:spacing w:after="0"/>
      </w:pPr>
      <w:r w:rsidRPr="004E0899">
        <w:t>142.</w:t>
      </w:r>
      <w:r w:rsidRPr="004E0899">
        <w:tab/>
        <w:t>Ward EM, Fajen JM, Ruder AM, Rinsky RA, Halperin WE, Fessler-Flesch CA. Mortality study of workers employed in 1,3-butadiene production units identified from a large chemical workers cohort. Toxicology. 1996;113(1-3):157-68.</w:t>
      </w:r>
    </w:p>
    <w:p w:rsidR="004E0899" w:rsidRPr="004E0899" w:rsidRDefault="004E0899" w:rsidP="004E0899">
      <w:pPr>
        <w:pStyle w:val="EndNoteBibliography"/>
        <w:spacing w:after="0"/>
      </w:pPr>
      <w:r w:rsidRPr="004E0899">
        <w:t>143.</w:t>
      </w:r>
      <w:r w:rsidRPr="004E0899">
        <w:tab/>
        <w:t>Tyroler HA, Andjelkovich D, Harris R, Lednar W, McMichael AJ, Symons M. Chronic Diseases in the Rubber Industiy. Environmental Health Perspectives. 1976;17:13-20.</w:t>
      </w:r>
    </w:p>
    <w:p w:rsidR="004E0899" w:rsidRPr="004E0899" w:rsidRDefault="004E0899" w:rsidP="004E0899">
      <w:pPr>
        <w:pStyle w:val="EndNoteBibliography"/>
        <w:spacing w:after="0"/>
      </w:pPr>
      <w:r w:rsidRPr="004E0899">
        <w:t>144.</w:t>
      </w:r>
      <w:r w:rsidRPr="004E0899">
        <w:tab/>
        <w:t>Taeger D, Weiland SK, Sun Y, Keil U, Straif K. Cancer and non-cancer mortality in a cohort of recent entrants (1981-2000) to the German rubber industry. Occup Environ Med. 2007;64(8):560-1.</w:t>
      </w:r>
    </w:p>
    <w:p w:rsidR="004E0899" w:rsidRPr="004E0899" w:rsidRDefault="004E0899" w:rsidP="004E0899">
      <w:pPr>
        <w:pStyle w:val="EndNoteBibliography"/>
        <w:spacing w:after="0"/>
      </w:pPr>
      <w:r w:rsidRPr="004E0899">
        <w:t>145.</w:t>
      </w:r>
      <w:r w:rsidRPr="004E0899">
        <w:tab/>
        <w:t>Sun Y, Taeger D, Weiland SK, Keil U, Straif K. Job titles and work areas as surrogate indicators of occupational exposure. Epidemiology. 2003;14(3):361-7.</w:t>
      </w:r>
    </w:p>
    <w:p w:rsidR="004E0899" w:rsidRPr="004E0899" w:rsidRDefault="004E0899" w:rsidP="004E0899">
      <w:pPr>
        <w:pStyle w:val="EndNoteBibliography"/>
        <w:spacing w:after="0"/>
      </w:pPr>
      <w:r w:rsidRPr="004E0899">
        <w:t>146.</w:t>
      </w:r>
      <w:r w:rsidRPr="004E0899">
        <w:tab/>
        <w:t>Straughan JK, Sorahan T. Cohort mortality and cancer incidence survey of recent entrants (1982-91) to the United Kingdom rubber industry: preliminary findings. Occup Environ Med. 2000;57(8):574-6.</w:t>
      </w:r>
    </w:p>
    <w:p w:rsidR="004E0899" w:rsidRPr="004E0899" w:rsidRDefault="004E0899" w:rsidP="004E0899">
      <w:pPr>
        <w:pStyle w:val="EndNoteBibliography"/>
        <w:spacing w:after="0"/>
      </w:pPr>
      <w:r w:rsidRPr="004E0899">
        <w:t>147.</w:t>
      </w:r>
      <w:r w:rsidRPr="004E0899">
        <w:tab/>
        <w:t>Straif K, Keil U, Taeger D, Holthenrich D, Sun Y, Bungers M, et al. Exposure to nitrosamines, carbon black, asbestos, and talc and mortality from stomach, lung, and laryngeal cancer in a cohort of rubber workers. Am J Epidemiol. 2000;152(4):297-306.</w:t>
      </w:r>
    </w:p>
    <w:p w:rsidR="004E0899" w:rsidRPr="004E0899" w:rsidRDefault="004E0899" w:rsidP="004E0899">
      <w:pPr>
        <w:pStyle w:val="EndNoteBibliography"/>
        <w:spacing w:after="0"/>
      </w:pPr>
      <w:r w:rsidRPr="004E0899">
        <w:t>148.</w:t>
      </w:r>
      <w:r w:rsidRPr="004E0899">
        <w:tab/>
        <w:t>Straif K, Weiland SK, Bungers M, Holthenrich D, Taeger D, Yi S, et al. Exposure to high concentrations of nitrosamines and cancer mortality among a cohort of rubber workers. Occup Environ Med. 2000;57:180-7.</w:t>
      </w:r>
    </w:p>
    <w:p w:rsidR="004E0899" w:rsidRPr="004E0899" w:rsidRDefault="004E0899" w:rsidP="004E0899">
      <w:pPr>
        <w:pStyle w:val="EndNoteBibliography"/>
        <w:spacing w:after="0"/>
      </w:pPr>
      <w:r w:rsidRPr="004E0899">
        <w:t>149.</w:t>
      </w:r>
      <w:r w:rsidRPr="004E0899">
        <w:tab/>
        <w:t>Straif K, Chambless L, Weiland SK, Wienke A, Bungers M, Taeger D, et al. Occupational risk factors for mortality from stomach and lung cancer among rubber workers: an analysis using internal controls and refined exposure assessment. International Journal of Epidemiology. 1999;28:1037-43.</w:t>
      </w:r>
    </w:p>
    <w:p w:rsidR="004E0899" w:rsidRPr="004E0899" w:rsidRDefault="004E0899" w:rsidP="004E0899">
      <w:pPr>
        <w:pStyle w:val="EndNoteBibliography"/>
        <w:spacing w:after="0"/>
      </w:pPr>
      <w:r w:rsidRPr="004E0899">
        <w:t>150.</w:t>
      </w:r>
      <w:r w:rsidRPr="004E0899">
        <w:tab/>
        <w:t>Straif K, Weiland SK, Werner B, Chambless L, Mundt KA, Keil U. Workplace risk factors for cancer in the German rubber industry: Part 2. Mortality from non-respiratory cancers. Occup Environ Med. 1998;55(5):325-32.</w:t>
      </w:r>
    </w:p>
    <w:p w:rsidR="004E0899" w:rsidRPr="004E0899" w:rsidRDefault="004E0899" w:rsidP="004E0899">
      <w:pPr>
        <w:pStyle w:val="EndNoteBibliography"/>
        <w:spacing w:after="0"/>
      </w:pPr>
      <w:r w:rsidRPr="004E0899">
        <w:t>151.</w:t>
      </w:r>
      <w:r w:rsidRPr="004E0899">
        <w:tab/>
        <w:t>Sorahan T. Bladder cancer risks in workers manufacturing chemicals for the rubber industry. Occup Med (Lond). 2008;58(7):496-501.</w:t>
      </w:r>
    </w:p>
    <w:p w:rsidR="004E0899" w:rsidRPr="004E0899" w:rsidRDefault="004E0899" w:rsidP="004E0899">
      <w:pPr>
        <w:pStyle w:val="EndNoteBibliography"/>
        <w:spacing w:after="0"/>
      </w:pPr>
      <w:r w:rsidRPr="004E0899">
        <w:t>152.</w:t>
      </w:r>
      <w:r w:rsidRPr="004E0899">
        <w:tab/>
        <w:t>Sorahan T, Kinlen LJ, Doll R. Cancer risks in a historical UK cohort of benzene exposed workers. Occup Environ Med. 2005;62(4):231-6.</w:t>
      </w:r>
    </w:p>
    <w:p w:rsidR="004E0899" w:rsidRPr="004E0899" w:rsidRDefault="004E0899" w:rsidP="004E0899">
      <w:pPr>
        <w:pStyle w:val="EndNoteBibliography"/>
        <w:spacing w:after="0"/>
      </w:pPr>
      <w:r w:rsidRPr="004E0899">
        <w:t>153.</w:t>
      </w:r>
      <w:r w:rsidRPr="004E0899">
        <w:tab/>
        <w:t>Sorahan T, Hamilton L, van Tongeren M, Gardiner K, Harrington JM. A cohort mortality study of U.K. carbon black workers, 1951-1996. Am J Ind Med. 2001;39(2):158-70.</w:t>
      </w:r>
    </w:p>
    <w:p w:rsidR="004E0899" w:rsidRPr="004E0899" w:rsidRDefault="004E0899" w:rsidP="004E0899">
      <w:pPr>
        <w:pStyle w:val="EndNoteBibliography"/>
        <w:spacing w:after="0"/>
      </w:pPr>
      <w:r w:rsidRPr="004E0899">
        <w:lastRenderedPageBreak/>
        <w:t>154.</w:t>
      </w:r>
      <w:r w:rsidRPr="004E0899">
        <w:tab/>
        <w:t>Sorahan T, Hamilton L, Jackson JR. A further cohort study of workers employed at a factory manufacturing chemicals for the rubber industry, with special reference to the chemicals 2-mercaptobenzothiazole (MBT), aniline, phenyl-beta-naphthylamine and o-toluidine. Occup Environ Med. 2000;57(2):106-15.</w:t>
      </w:r>
    </w:p>
    <w:p w:rsidR="004E0899" w:rsidRPr="004E0899" w:rsidRDefault="004E0899" w:rsidP="004E0899">
      <w:pPr>
        <w:pStyle w:val="EndNoteBibliography"/>
        <w:spacing w:after="0"/>
      </w:pPr>
      <w:r w:rsidRPr="004E0899">
        <w:t>155.</w:t>
      </w:r>
      <w:r w:rsidRPr="004E0899">
        <w:tab/>
        <w:t>Sorahan T, Pope D. Mortality study of workers employed at a plant manufacturing chemicals for the rubber industry: 1955-86. Br J Ind Med. 1993;50(11):998-1002.</w:t>
      </w:r>
    </w:p>
    <w:p w:rsidR="004E0899" w:rsidRPr="004E0899" w:rsidRDefault="004E0899" w:rsidP="004E0899">
      <w:pPr>
        <w:pStyle w:val="EndNoteBibliography"/>
        <w:spacing w:after="0"/>
      </w:pPr>
      <w:r w:rsidRPr="004E0899">
        <w:t>156.</w:t>
      </w:r>
      <w:r w:rsidRPr="004E0899">
        <w:tab/>
        <w:t>Sorahan T, Parkes HG, Veys CA, Waterhouse JA. Cancer mortality in the British rubber industry: 1946-80. Br J Ind Med. 1986;43(6):363-73.</w:t>
      </w:r>
    </w:p>
    <w:p w:rsidR="004E0899" w:rsidRPr="004E0899" w:rsidRDefault="004E0899" w:rsidP="004E0899">
      <w:pPr>
        <w:pStyle w:val="EndNoteBibliography"/>
        <w:spacing w:after="0"/>
      </w:pPr>
      <w:r w:rsidRPr="004E0899">
        <w:t>157.</w:t>
      </w:r>
      <w:r w:rsidRPr="004E0899">
        <w:tab/>
        <w:t>Silver SR, Rinsky RA, Cooper SP, Hornung RW, Lai D. Effect of follow-up time on risk estimates: a longitudinal examination of the relative risks of leukemia and multiple myeloma in a rubber hydrochloride cohort. Am J Ind Med. 2002;42(6):481-9.</w:t>
      </w:r>
    </w:p>
    <w:p w:rsidR="004E0899" w:rsidRPr="004E0899" w:rsidRDefault="004E0899" w:rsidP="004E0899">
      <w:pPr>
        <w:pStyle w:val="EndNoteBibliography"/>
        <w:spacing w:after="0"/>
      </w:pPr>
      <w:r w:rsidRPr="004E0899">
        <w:t>158.</w:t>
      </w:r>
      <w:r w:rsidRPr="004E0899">
        <w:tab/>
        <w:t>Sathiakumar N, Delzell E, Hovinga M, Macaluso M, Julian J, Larson R, et al. Mortality from cancer and other causes of death among synthetic rubber workers. Occup Environ Med. 1998;55:230-5.</w:t>
      </w:r>
    </w:p>
    <w:p w:rsidR="004E0899" w:rsidRPr="004E0899" w:rsidRDefault="004E0899" w:rsidP="004E0899">
      <w:pPr>
        <w:pStyle w:val="EndNoteBibliography"/>
        <w:spacing w:after="0"/>
      </w:pPr>
      <w:r w:rsidRPr="004E0899">
        <w:t>159.</w:t>
      </w:r>
      <w:r w:rsidRPr="004E0899">
        <w:tab/>
        <w:t>Sathiakumar N, Delzell E. A follow-up study of women in the synthetic rubber industry: study methods. Chem Biol Interact. 2007;166(1-3):25-8.</w:t>
      </w:r>
    </w:p>
    <w:p w:rsidR="004E0899" w:rsidRPr="004E0899" w:rsidRDefault="004E0899" w:rsidP="004E0899">
      <w:pPr>
        <w:pStyle w:val="EndNoteBibliography"/>
        <w:spacing w:after="0"/>
      </w:pPr>
      <w:r w:rsidRPr="004E0899">
        <w:t>160.</w:t>
      </w:r>
      <w:r w:rsidRPr="004E0899">
        <w:tab/>
        <w:t>Rinsky RA, Smith AB, Hornung R, Filloon TG, Young RJ, Okun AH, et al. Benzene and leukemia. An epidemiologic risk assessment. N Engl J Med. 1987;316(17):1044-50.</w:t>
      </w:r>
    </w:p>
    <w:p w:rsidR="004E0899" w:rsidRPr="004E0899" w:rsidRDefault="004E0899" w:rsidP="004E0899">
      <w:pPr>
        <w:pStyle w:val="EndNoteBibliography"/>
        <w:spacing w:after="0"/>
      </w:pPr>
      <w:r w:rsidRPr="004E0899">
        <w:t>161.</w:t>
      </w:r>
      <w:r w:rsidRPr="004E0899">
        <w:tab/>
        <w:t>Rinsky RA, Young RJ, Smith AB. Leukemia in benzene workers. Am J Ind Med. 1981;2(3):217-45.</w:t>
      </w:r>
    </w:p>
    <w:p w:rsidR="004E0899" w:rsidRPr="004E0899" w:rsidRDefault="004E0899" w:rsidP="004E0899">
      <w:pPr>
        <w:pStyle w:val="EndNoteBibliography"/>
        <w:spacing w:after="0"/>
      </w:pPr>
      <w:r w:rsidRPr="004E0899">
        <w:t>162.</w:t>
      </w:r>
      <w:r w:rsidRPr="004E0899">
        <w:tab/>
        <w:t>Richardson DB. Temporal variation in the association between benzene and leukemia mortality. Environ Health Perspect. 2008;116(3):370-4.</w:t>
      </w:r>
    </w:p>
    <w:p w:rsidR="004E0899" w:rsidRPr="004E0899" w:rsidRDefault="004E0899" w:rsidP="004E0899">
      <w:pPr>
        <w:pStyle w:val="EndNoteBibliography"/>
        <w:spacing w:after="0"/>
      </w:pPr>
      <w:r w:rsidRPr="004E0899">
        <w:t>163.</w:t>
      </w:r>
      <w:r w:rsidRPr="004E0899">
        <w:tab/>
        <w:t>Pronk A, Coble J, Ji BT, Shu XO, Rothman N, Yang G, et al. Occupational risk of lung cancer among lifetime non-smoking women in Shanghai, China. Occup Environ Med. 2009;66(10):672-8.</w:t>
      </w:r>
    </w:p>
    <w:p w:rsidR="004E0899" w:rsidRPr="004E0899" w:rsidRDefault="004E0899" w:rsidP="004E0899">
      <w:pPr>
        <w:pStyle w:val="EndNoteBibliography"/>
        <w:spacing w:after="0"/>
      </w:pPr>
      <w:r w:rsidRPr="004E0899">
        <w:t>164.</w:t>
      </w:r>
      <w:r w:rsidRPr="004E0899">
        <w:tab/>
        <w:t>Peters JM, Monson RR, Burgess WA, Fine LJ. Occupational disease in the rubber industry. Environ Health Perspect. 1976;17:31-4.</w:t>
      </w:r>
    </w:p>
    <w:p w:rsidR="004E0899" w:rsidRPr="004E0899" w:rsidRDefault="004E0899" w:rsidP="004E0899">
      <w:pPr>
        <w:pStyle w:val="EndNoteBibliography"/>
        <w:spacing w:after="0"/>
      </w:pPr>
      <w:r w:rsidRPr="004E0899">
        <w:t>165.</w:t>
      </w:r>
      <w:r w:rsidRPr="004E0899">
        <w:tab/>
        <w:t>Paxton MB, Chinchilli VM, Brett SM, Rodricks JV. Leukemia risk associated with benzene exposure in the pliofilm cohort. II. Risk estimates. Risk Anal. 1994;14(2):155-61.</w:t>
      </w:r>
    </w:p>
    <w:p w:rsidR="004E0899" w:rsidRPr="004E0899" w:rsidRDefault="004E0899" w:rsidP="004E0899">
      <w:pPr>
        <w:pStyle w:val="EndNoteBibliography"/>
        <w:spacing w:after="0"/>
      </w:pPr>
      <w:r w:rsidRPr="004E0899">
        <w:t>166.</w:t>
      </w:r>
      <w:r w:rsidRPr="004E0899">
        <w:tab/>
        <w:t>Paxton MB, Chinchilli VM, Brett SM, Rodricks JV. Leukemia risk associated with benzene exposure in the pliofilm cohort: I. Mortality update and exposure distribution. Risk Anal. 1994;14(2):147-54.</w:t>
      </w:r>
    </w:p>
    <w:p w:rsidR="004E0899" w:rsidRPr="004E0899" w:rsidRDefault="004E0899" w:rsidP="004E0899">
      <w:pPr>
        <w:pStyle w:val="EndNoteBibliography"/>
        <w:spacing w:after="0"/>
      </w:pPr>
      <w:r w:rsidRPr="004E0899">
        <w:t>167.</w:t>
      </w:r>
      <w:r w:rsidRPr="004E0899">
        <w:tab/>
        <w:t>Paustenbach DJ, Bass RD, Price P. Benzene toxicity and risk assessment, 1972-1992: implications for future regulation. Environ Health Perspect. 1993;101 Suppl 6:177-200.</w:t>
      </w:r>
    </w:p>
    <w:p w:rsidR="004E0899" w:rsidRPr="004E0899" w:rsidRDefault="004E0899" w:rsidP="004E0899">
      <w:pPr>
        <w:pStyle w:val="EndNoteBibliography"/>
        <w:spacing w:after="0"/>
      </w:pPr>
      <w:r w:rsidRPr="004E0899">
        <w:t>168.</w:t>
      </w:r>
      <w:r w:rsidRPr="004E0899">
        <w:tab/>
        <w:t>Neves H, Moncau JEC, Kaufmann PR, Filho VW. Cancer mortality among rubber industry workers in São Paulo, Brazil. Rev Saude Publica. 2006;40(2):1-8.</w:t>
      </w:r>
    </w:p>
    <w:p w:rsidR="004E0899" w:rsidRPr="004E0899" w:rsidRDefault="004E0899" w:rsidP="004E0899">
      <w:pPr>
        <w:pStyle w:val="EndNoteBibliography"/>
        <w:spacing w:after="0"/>
      </w:pPr>
      <w:r w:rsidRPr="004E0899">
        <w:t>169.</w:t>
      </w:r>
      <w:r w:rsidRPr="004E0899">
        <w:tab/>
        <w:t>Mundt KA, Weiland SK, Bucher AM, Straif K, Werner B, Chambless L, et al. An occupational cohort mortality study of women in the German rubber industry: 1976 to 1991. J Occup Environ Med. 1999;41(9):807-12.</w:t>
      </w:r>
    </w:p>
    <w:p w:rsidR="004E0899" w:rsidRPr="004E0899" w:rsidRDefault="004E0899" w:rsidP="004E0899">
      <w:pPr>
        <w:pStyle w:val="EndNoteBibliography"/>
        <w:spacing w:after="0"/>
      </w:pPr>
      <w:r w:rsidRPr="004E0899">
        <w:t>170.</w:t>
      </w:r>
      <w:r w:rsidRPr="004E0899">
        <w:tab/>
        <w:t>Mirabelli D, Cacciatore AM, Ferrante D, Amendola P, Vermeulen R, Merletti F. Cohort study of workers employed in an Italian tire manufacturing plant, 1962-2004. Cancer Causes Control. 2012;23(12):2023-9.</w:t>
      </w:r>
    </w:p>
    <w:p w:rsidR="004E0899" w:rsidRPr="004E0899" w:rsidRDefault="004E0899" w:rsidP="004E0899">
      <w:pPr>
        <w:pStyle w:val="EndNoteBibliography"/>
        <w:spacing w:after="0"/>
      </w:pPr>
      <w:r w:rsidRPr="004E0899">
        <w:t>171.</w:t>
      </w:r>
      <w:r w:rsidRPr="004E0899">
        <w:tab/>
        <w:t>McElvenny D, Agius R, Cherrie J, de Vocht F. 0214 Cancer mortality in the British Rubber industry - a 45 year follow-up. Occup Environ Med. 2014;71 Suppl 1:A88.</w:t>
      </w:r>
    </w:p>
    <w:p w:rsidR="004E0899" w:rsidRPr="004E0899" w:rsidRDefault="004E0899" w:rsidP="004E0899">
      <w:pPr>
        <w:pStyle w:val="EndNoteBibliography"/>
        <w:spacing w:after="0"/>
      </w:pPr>
      <w:r w:rsidRPr="004E0899">
        <w:t>172.</w:t>
      </w:r>
      <w:r w:rsidRPr="004E0899">
        <w:tab/>
        <w:t>Matanoski GM, Santos-Burgoa C, Schwartz L. Mortality of a cohort of workers in the styrene-butadiene polymer manufacturing industry (1943-1982). Environ Health Perspect. 1990;86:107-17.</w:t>
      </w:r>
    </w:p>
    <w:p w:rsidR="004E0899" w:rsidRPr="004E0899" w:rsidRDefault="004E0899" w:rsidP="004E0899">
      <w:pPr>
        <w:pStyle w:val="EndNoteBibliography"/>
        <w:spacing w:after="0"/>
      </w:pPr>
      <w:r w:rsidRPr="004E0899">
        <w:t>173.</w:t>
      </w:r>
      <w:r w:rsidRPr="004E0899">
        <w:tab/>
        <w:t>Linet MS, Malker HS, McLaughlin JK, Weiner JA, Blot WJ, Ericsson JL, et al. non-Hodgkin's lymphoma and occupation in Sweden: a registry based analysis. Br J Ind Med. 1993;50(1):79-84.</w:t>
      </w:r>
    </w:p>
    <w:p w:rsidR="004E0899" w:rsidRPr="004E0899" w:rsidRDefault="004E0899" w:rsidP="004E0899">
      <w:pPr>
        <w:pStyle w:val="EndNoteBibliography"/>
        <w:spacing w:after="0"/>
      </w:pPr>
      <w:r w:rsidRPr="004E0899">
        <w:t>174.</w:t>
      </w:r>
      <w:r w:rsidRPr="004E0899">
        <w:tab/>
        <w:t>Li K, Yu S. Economic status, smoking, occupational exposure to rubber, and lung cancer: a case-cohort study. J Environ Sci Health C Environ Carcinog Ecotoxicol Rev. 2002;20(1):21-8.</w:t>
      </w:r>
    </w:p>
    <w:p w:rsidR="004E0899" w:rsidRPr="004E0899" w:rsidRDefault="004E0899" w:rsidP="004E0899">
      <w:pPr>
        <w:pStyle w:val="EndNoteBibliography"/>
        <w:spacing w:after="0"/>
      </w:pPr>
      <w:r w:rsidRPr="004E0899">
        <w:t>175.</w:t>
      </w:r>
      <w:r w:rsidRPr="004E0899">
        <w:tab/>
        <w:t>Li K, Yu S. A nested case-control study on risk of pancreatic cancer among workers in the rubber industry. Pancreas. 2002;24(4):417-8.</w:t>
      </w:r>
    </w:p>
    <w:p w:rsidR="004E0899" w:rsidRPr="004E0899" w:rsidRDefault="004E0899" w:rsidP="004E0899">
      <w:pPr>
        <w:pStyle w:val="EndNoteBibliography"/>
        <w:spacing w:after="0"/>
      </w:pPr>
      <w:r w:rsidRPr="004E0899">
        <w:lastRenderedPageBreak/>
        <w:t>176.</w:t>
      </w:r>
      <w:r w:rsidRPr="004E0899">
        <w:tab/>
        <w:t>Li K, Yu S. Oesophageal cancer and occupational exposure to rubber: a nested case-control study. Ann Occup Hyg. 2000;44(5):355-9.</w:t>
      </w:r>
    </w:p>
    <w:p w:rsidR="004E0899" w:rsidRPr="004E0899" w:rsidRDefault="004E0899" w:rsidP="004E0899">
      <w:pPr>
        <w:pStyle w:val="EndNoteBibliography"/>
        <w:spacing w:after="0"/>
      </w:pPr>
      <w:r w:rsidRPr="004E0899">
        <w:t>177.</w:t>
      </w:r>
      <w:r w:rsidRPr="004E0899">
        <w:tab/>
        <w:t>Ke L, Shunzhang Y. Economic status and occupational correlates of stomach cancer in the rubber industry. Int J Occup Med Environ Health. 1999;12(4):345-52.</w:t>
      </w:r>
    </w:p>
    <w:p w:rsidR="004E0899" w:rsidRPr="004E0899" w:rsidRDefault="004E0899" w:rsidP="004E0899">
      <w:pPr>
        <w:pStyle w:val="EndNoteBibliography"/>
        <w:spacing w:after="0"/>
      </w:pPr>
      <w:r w:rsidRPr="004E0899">
        <w:t>178.</w:t>
      </w:r>
      <w:r w:rsidRPr="004E0899">
        <w:tab/>
        <w:t>Landrigan PJ. Critical assessment of epidemiologic studies on the human carcinogenicity of 1,3-butadiene. Environ Health Perspect. 1990;86:143-7.</w:t>
      </w:r>
    </w:p>
    <w:p w:rsidR="004E0899" w:rsidRPr="004E0899" w:rsidRDefault="004E0899" w:rsidP="004E0899">
      <w:pPr>
        <w:pStyle w:val="EndNoteBibliography"/>
        <w:spacing w:after="0"/>
      </w:pPr>
      <w:r w:rsidRPr="004E0899">
        <w:t>179.</w:t>
      </w:r>
      <w:r w:rsidRPr="004E0899">
        <w:tab/>
        <w:t>Ietri E, Belli S, Comba P, Gerosa A, Raffi GB, Pirastu RM. Cohort mortality study of rubber and plastics product makers in Italy. Occup Med (Lond). 1997;47(7):417-22.</w:t>
      </w:r>
    </w:p>
    <w:p w:rsidR="004E0899" w:rsidRPr="004E0899" w:rsidRDefault="004E0899" w:rsidP="004E0899">
      <w:pPr>
        <w:pStyle w:val="EndNoteBibliography"/>
        <w:spacing w:after="0"/>
      </w:pPr>
      <w:r w:rsidRPr="004E0899">
        <w:t>180.</w:t>
      </w:r>
      <w:r w:rsidRPr="004E0899">
        <w:tab/>
        <w:t>Holmberg B, Westerholm P, Maasing R, Kestrup L, Gumaelius K, Holmlund L, et al. Retrospective cohort study of two plants in the Swedish rubber industry. Scand J Work Environ Health. 1983;9 Suppl 2:59-68.</w:t>
      </w:r>
    </w:p>
    <w:p w:rsidR="004E0899" w:rsidRPr="004E0899" w:rsidRDefault="004E0899" w:rsidP="004E0899">
      <w:pPr>
        <w:pStyle w:val="EndNoteBibliography"/>
        <w:spacing w:after="0"/>
      </w:pPr>
      <w:r w:rsidRPr="004E0899">
        <w:t>181.</w:t>
      </w:r>
      <w:r w:rsidRPr="004E0899">
        <w:tab/>
        <w:t>Hayes RB, Yin SN, Dosemeci M, Li GL, Wacholder S, Chow WH, et al. Mortality among Benzene-exposed Workers in China. Environ Health Perspect. 1996;104(suppl6):1349-52.</w:t>
      </w:r>
    </w:p>
    <w:p w:rsidR="004E0899" w:rsidRPr="004E0899" w:rsidRDefault="004E0899" w:rsidP="004E0899">
      <w:pPr>
        <w:pStyle w:val="EndNoteBibliography"/>
        <w:spacing w:after="0"/>
      </w:pPr>
      <w:r w:rsidRPr="004E0899">
        <w:t>182.</w:t>
      </w:r>
      <w:r w:rsidRPr="004E0899">
        <w:tab/>
        <w:t>Goldsmith DF, Smith AH, McMichael AJ. A case-control study of prostate cancer within a cohort of rubber and tire workers. J Occup Med. 1980;22(8):533-41.</w:t>
      </w:r>
    </w:p>
    <w:p w:rsidR="004E0899" w:rsidRPr="004E0899" w:rsidRDefault="004E0899" w:rsidP="004E0899">
      <w:pPr>
        <w:pStyle w:val="EndNoteBibliography"/>
        <w:spacing w:after="0"/>
      </w:pPr>
      <w:r w:rsidRPr="004E0899">
        <w:t>183.</w:t>
      </w:r>
      <w:r w:rsidRPr="004E0899">
        <w:tab/>
        <w:t>Fox AJ, White GC. Bladder cancer in rubber workers. Do screening and doctors' awareness distort the statistics? Lancet. 1976;1(7967):1009-11.</w:t>
      </w:r>
    </w:p>
    <w:p w:rsidR="004E0899" w:rsidRPr="004E0899" w:rsidRDefault="004E0899" w:rsidP="004E0899">
      <w:pPr>
        <w:pStyle w:val="EndNoteBibliography"/>
        <w:spacing w:after="0"/>
      </w:pPr>
      <w:r w:rsidRPr="004E0899">
        <w:t>184.</w:t>
      </w:r>
      <w:r w:rsidRPr="004E0899">
        <w:tab/>
        <w:t>Downs TD, Crane MM, Kim KW. Mortality among workers at a butadiene facility. Am J Ind Med. 1987;12(3):311-29.</w:t>
      </w:r>
    </w:p>
    <w:p w:rsidR="004E0899" w:rsidRPr="004E0899" w:rsidRDefault="004E0899" w:rsidP="004E0899">
      <w:pPr>
        <w:pStyle w:val="EndNoteBibliography"/>
        <w:spacing w:after="0"/>
      </w:pPr>
      <w:r w:rsidRPr="004E0899">
        <w:t>185.</w:t>
      </w:r>
      <w:r w:rsidRPr="004E0899">
        <w:tab/>
        <w:t>Dost A, Straughan JK, Sorahan T. Cancer incidence and exposure to 4,4'-methylene-bis-ortho-chloroaniline (MbOCA). Occup Med (Lond). 2009;59(6):402-5.</w:t>
      </w:r>
    </w:p>
    <w:p w:rsidR="004E0899" w:rsidRPr="004E0899" w:rsidRDefault="004E0899" w:rsidP="004E0899">
      <w:pPr>
        <w:pStyle w:val="EndNoteBibliography"/>
        <w:spacing w:after="0"/>
      </w:pPr>
      <w:r w:rsidRPr="004E0899">
        <w:t>186.</w:t>
      </w:r>
      <w:r w:rsidRPr="004E0899">
        <w:tab/>
        <w:t>Dost A, Straughan J, Sorahan T. A cohort mortality and cancer incidence survey of recent entrants (1982-91) to the UK rubber industry: findings for 1983-2004. Occup Med (Lond). 2007;57(3):186-90.</w:t>
      </w:r>
    </w:p>
    <w:p w:rsidR="004E0899" w:rsidRPr="004E0899" w:rsidRDefault="004E0899" w:rsidP="004E0899">
      <w:pPr>
        <w:pStyle w:val="EndNoteBibliography"/>
        <w:spacing w:after="0"/>
      </w:pPr>
      <w:r w:rsidRPr="004E0899">
        <w:t>187.</w:t>
      </w:r>
      <w:r w:rsidRPr="004E0899">
        <w:tab/>
        <w:t>Dosemeci M, Li GL, Hayes RB, Yin SN, Linet M, Chow WH, et al. Cohort study among workers exposed to benzene in China: II. Exposure assessment. Am J Ind Med. 1994;26(3):401-11.</w:t>
      </w:r>
    </w:p>
    <w:p w:rsidR="004E0899" w:rsidRPr="004E0899" w:rsidRDefault="004E0899" w:rsidP="004E0899">
      <w:pPr>
        <w:pStyle w:val="EndNoteBibliography"/>
        <w:spacing w:after="0"/>
      </w:pPr>
      <w:r w:rsidRPr="004E0899">
        <w:t>188.</w:t>
      </w:r>
      <w:r w:rsidRPr="004E0899">
        <w:tab/>
        <w:t>Delzell E, Sathiakumar N, Hovinga M, Macaluso M, Julian J, Larson R, et al. A follow-up study of synthetic rubber workers. Toxicology. 1996;113(1-3):182-9.</w:t>
      </w:r>
    </w:p>
    <w:p w:rsidR="004E0899" w:rsidRPr="004E0899" w:rsidRDefault="004E0899" w:rsidP="004E0899">
      <w:pPr>
        <w:pStyle w:val="EndNoteBibliography"/>
        <w:spacing w:after="0"/>
      </w:pPr>
      <w:r w:rsidRPr="004E0899">
        <w:t>189.</w:t>
      </w:r>
      <w:r w:rsidRPr="004E0899">
        <w:tab/>
        <w:t>Delzell E, Monson RR. Mortality among rubber workers: VIII. Industrial products workers. Am J Ind Med. 1984;6(4):273-9.</w:t>
      </w:r>
    </w:p>
    <w:p w:rsidR="004E0899" w:rsidRPr="004E0899" w:rsidRDefault="004E0899" w:rsidP="004E0899">
      <w:pPr>
        <w:pStyle w:val="EndNoteBibliography"/>
        <w:spacing w:after="0"/>
      </w:pPr>
      <w:r w:rsidRPr="004E0899">
        <w:t>190.</w:t>
      </w:r>
      <w:r w:rsidRPr="004E0899">
        <w:tab/>
        <w:t>Delzell E, Monson RR. Mortality among rubber workers: IX. Curing workers. Am J Ind Med. 1985;8(6):537-44.</w:t>
      </w:r>
    </w:p>
    <w:p w:rsidR="004E0899" w:rsidRPr="004E0899" w:rsidRDefault="004E0899" w:rsidP="004E0899">
      <w:pPr>
        <w:pStyle w:val="EndNoteBibliography"/>
        <w:spacing w:after="0"/>
      </w:pPr>
      <w:r w:rsidRPr="004E0899">
        <w:t>191.</w:t>
      </w:r>
      <w:r w:rsidRPr="004E0899">
        <w:tab/>
        <w:t>Delzell E, Monson RR. Mortality among rubber workers: X. Reclaim workers. Am J Ind Med. 1985;7(4):307-13.</w:t>
      </w:r>
    </w:p>
    <w:p w:rsidR="004E0899" w:rsidRPr="004E0899" w:rsidRDefault="004E0899" w:rsidP="004E0899">
      <w:pPr>
        <w:pStyle w:val="EndNoteBibliography"/>
        <w:spacing w:after="0"/>
      </w:pPr>
      <w:r w:rsidRPr="004E0899">
        <w:t>192.</w:t>
      </w:r>
      <w:r w:rsidRPr="004E0899">
        <w:tab/>
        <w:t>Delzell E, Monson RR. Mortality among rubber workers: VII. Aerospace workers. Am J Ind Med. 1984;6(4):265-71.</w:t>
      </w:r>
    </w:p>
    <w:p w:rsidR="004E0899" w:rsidRPr="004E0899" w:rsidRDefault="004E0899" w:rsidP="004E0899">
      <w:pPr>
        <w:pStyle w:val="EndNoteBibliography"/>
        <w:spacing w:after="0"/>
      </w:pPr>
      <w:r w:rsidRPr="004E0899">
        <w:t>193.</w:t>
      </w:r>
      <w:r w:rsidRPr="004E0899">
        <w:tab/>
        <w:t>de Vocht F, Sobala W, Wilczynska U, Kromhout H, Szeszenia-Dabrowska N, Peplonska B. Cancer mortality and occupational exposure to aromatic amines and inhalable aerosols in rubber tire manufacturing in Poland. Cancer Epidemiol. 2009;33(2):94-102.</w:t>
      </w:r>
    </w:p>
    <w:p w:rsidR="004E0899" w:rsidRPr="004E0899" w:rsidRDefault="004E0899" w:rsidP="004E0899">
      <w:pPr>
        <w:pStyle w:val="EndNoteBibliography"/>
        <w:spacing w:after="0"/>
      </w:pPr>
      <w:r w:rsidRPr="004E0899">
        <w:t>194.</w:t>
      </w:r>
      <w:r w:rsidRPr="004E0899">
        <w:tab/>
        <w:t>Crump KS. Risk of benzene-induced leukemia predicted from the Pliofilm cohort. Environ Health Perspect. 1996;104 Suppl 6:1437-41.</w:t>
      </w:r>
    </w:p>
    <w:p w:rsidR="004E0899" w:rsidRPr="004E0899" w:rsidRDefault="004E0899" w:rsidP="004E0899">
      <w:pPr>
        <w:pStyle w:val="EndNoteBibliography"/>
        <w:spacing w:after="0"/>
      </w:pPr>
      <w:r w:rsidRPr="004E0899">
        <w:t>195.</w:t>
      </w:r>
      <w:r w:rsidRPr="004E0899">
        <w:tab/>
        <w:t>Crump KS. Risk of benzene-induced leukemia: a sensitivity analysis of the pliofilm cohort with additional follow-up and new exposure estimates. J Toxicol Environ Health. 1994;42(2):219-42.</w:t>
      </w:r>
    </w:p>
    <w:p w:rsidR="004E0899" w:rsidRPr="004E0899" w:rsidRDefault="004E0899" w:rsidP="004E0899">
      <w:pPr>
        <w:pStyle w:val="EndNoteBibliography"/>
        <w:spacing w:after="0"/>
      </w:pPr>
      <w:r w:rsidRPr="004E0899">
        <w:t>196.</w:t>
      </w:r>
      <w:r w:rsidRPr="004E0899">
        <w:tab/>
        <w:t>Collins JJ, Strauss ME, Riordan SG. Mortalities of workers at the Nitro plant with exposure to 2-mercaptobenzothialzole. Occup Environ Med. 1999;56(10):667-71.</w:t>
      </w:r>
    </w:p>
    <w:p w:rsidR="004E0899" w:rsidRPr="004E0899" w:rsidRDefault="004E0899" w:rsidP="004E0899">
      <w:pPr>
        <w:pStyle w:val="EndNoteBibliography"/>
        <w:spacing w:after="0"/>
      </w:pPr>
      <w:r w:rsidRPr="004E0899">
        <w:t>197.</w:t>
      </w:r>
      <w:r w:rsidRPr="004E0899">
        <w:tab/>
        <w:t>Cole P, Delzell E, Acquavella J. Exposure to butadiene and lymphatic and hematopoietic cancer. Epidemiology. 1993;4(2):96-103.</w:t>
      </w:r>
    </w:p>
    <w:p w:rsidR="004E0899" w:rsidRPr="004E0899" w:rsidRDefault="004E0899" w:rsidP="004E0899">
      <w:pPr>
        <w:pStyle w:val="EndNoteBibliography"/>
      </w:pPr>
      <w:r w:rsidRPr="004E0899">
        <w:t>198.</w:t>
      </w:r>
      <w:r w:rsidRPr="004E0899">
        <w:tab/>
        <w:t>Wilcosky TC, Checkoway H, Marshall EG, Tyroler HA. Cancer mortality and solvent exposures in the rubber industry. Am Ind Hyg Assoc J. 1984;45(12):809-11.</w:t>
      </w:r>
    </w:p>
    <w:p w:rsidR="000B7EF5" w:rsidRDefault="00E76C59">
      <w:r>
        <w:fldChar w:fldCharType="end"/>
      </w:r>
    </w:p>
    <w:sectPr w:rsidR="000B7EF5" w:rsidSect="009473B4">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30133"/>
    <w:multiLevelType w:val="hybridMultilevel"/>
    <w:tmpl w:val="EEE2DF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ECA35D3"/>
    <w:multiLevelType w:val="hybridMultilevel"/>
    <w:tmpl w:val="E87EF16C"/>
    <w:lvl w:ilvl="0" w:tplc="D46002DA">
      <w:start w:val="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6CF6A66"/>
    <w:multiLevelType w:val="hybridMultilevel"/>
    <w:tmpl w:val="5648A0F8"/>
    <w:lvl w:ilvl="0" w:tplc="8BFA6E78">
      <w:start w:val="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characterSpacingControl w:val="doNotCompress"/>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e25svf8ze024eexxkpzp9xwaxaxfz9vx9f&quot;&gt;iPRI&lt;record-ids&gt;&lt;item&gt;1703&lt;/item&gt;&lt;item&gt;1705&lt;/item&gt;&lt;item&gt;1706&lt;/item&gt;&lt;item&gt;1707&lt;/item&gt;&lt;item&gt;1709&lt;/item&gt;&lt;item&gt;1711&lt;/item&gt;&lt;item&gt;1714&lt;/item&gt;&lt;item&gt;1715&lt;/item&gt;&lt;item&gt;1716&lt;/item&gt;&lt;item&gt;1718&lt;/item&gt;&lt;item&gt;1720&lt;/item&gt;&lt;item&gt;1723&lt;/item&gt;&lt;item&gt;1725&lt;/item&gt;&lt;item&gt;1726&lt;/item&gt;&lt;item&gt;1727&lt;/item&gt;&lt;item&gt;1728&lt;/item&gt;&lt;item&gt;1729&lt;/item&gt;&lt;item&gt;1730&lt;/item&gt;&lt;item&gt;1731&lt;/item&gt;&lt;item&gt;1732&lt;/item&gt;&lt;item&gt;1733&lt;/item&gt;&lt;item&gt;1735&lt;/item&gt;&lt;item&gt;1736&lt;/item&gt;&lt;item&gt;1737&lt;/item&gt;&lt;item&gt;1738&lt;/item&gt;&lt;item&gt;1739&lt;/item&gt;&lt;item&gt;1740&lt;/item&gt;&lt;item&gt;1742&lt;/item&gt;&lt;item&gt;1743&lt;/item&gt;&lt;item&gt;1744&lt;/item&gt;&lt;item&gt;1745&lt;/item&gt;&lt;item&gt;1746&lt;/item&gt;&lt;item&gt;1748&lt;/item&gt;&lt;item&gt;1749&lt;/item&gt;&lt;item&gt;1751&lt;/item&gt;&lt;item&gt;1752&lt;/item&gt;&lt;item&gt;1753&lt;/item&gt;&lt;item&gt;1754&lt;/item&gt;&lt;item&gt;1756&lt;/item&gt;&lt;item&gt;1757&lt;/item&gt;&lt;item&gt;1758&lt;/item&gt;&lt;item&gt;1759&lt;/item&gt;&lt;item&gt;1760&lt;/item&gt;&lt;item&gt;1761&lt;/item&gt;&lt;item&gt;1762&lt;/item&gt;&lt;item&gt;1763&lt;/item&gt;&lt;item&gt;1764&lt;/item&gt;&lt;item&gt;1766&lt;/item&gt;&lt;item&gt;1767&lt;/item&gt;&lt;item&gt;1768&lt;/item&gt;&lt;item&gt;1769&lt;/item&gt;&lt;item&gt;1797&lt;/item&gt;&lt;item&gt;1798&lt;/item&gt;&lt;item&gt;1799&lt;/item&gt;&lt;item&gt;1800&lt;/item&gt;&lt;item&gt;1801&lt;/item&gt;&lt;item&gt;1802&lt;/item&gt;&lt;item&gt;1803&lt;/item&gt;&lt;item&gt;1804&lt;/item&gt;&lt;item&gt;1805&lt;/item&gt;&lt;item&gt;1806&lt;/item&gt;&lt;item&gt;1807&lt;/item&gt;&lt;item&gt;1811&lt;/item&gt;&lt;item&gt;1813&lt;/item&gt;&lt;item&gt;1814&lt;/item&gt;&lt;item&gt;1815&lt;/item&gt;&lt;item&gt;1816&lt;/item&gt;&lt;item&gt;1817&lt;/item&gt;&lt;item&gt;1818&lt;/item&gt;&lt;item&gt;1819&lt;/item&gt;&lt;item&gt;1820&lt;/item&gt;&lt;item&gt;1822&lt;/item&gt;&lt;item&gt;1823&lt;/item&gt;&lt;item&gt;1824&lt;/item&gt;&lt;item&gt;1825&lt;/item&gt;&lt;item&gt;1826&lt;/item&gt;&lt;item&gt;1827&lt;/item&gt;&lt;item&gt;1829&lt;/item&gt;&lt;item&gt;1830&lt;/item&gt;&lt;item&gt;1831&lt;/item&gt;&lt;item&gt;1832&lt;/item&gt;&lt;item&gt;1833&lt;/item&gt;&lt;item&gt;1834&lt;/item&gt;&lt;item&gt;1835&lt;/item&gt;&lt;item&gt;1836&lt;/item&gt;&lt;item&gt;3049&lt;/item&gt;&lt;item&gt;3362&lt;/item&gt;&lt;item&gt;3363&lt;/item&gt;&lt;item&gt;3364&lt;/item&gt;&lt;item&gt;3365&lt;/item&gt;&lt;item&gt;3366&lt;/item&gt;&lt;item&gt;3367&lt;/item&gt;&lt;item&gt;3368&lt;/item&gt;&lt;item&gt;3369&lt;/item&gt;&lt;item&gt;3370&lt;/item&gt;&lt;item&gt;3371&lt;/item&gt;&lt;item&gt;3372&lt;/item&gt;&lt;item&gt;3373&lt;/item&gt;&lt;item&gt;3374&lt;/item&gt;&lt;item&gt;3375&lt;/item&gt;&lt;item&gt;3376&lt;/item&gt;&lt;item&gt;3377&lt;/item&gt;&lt;item&gt;3378&lt;/item&gt;&lt;item&gt;3379&lt;/item&gt;&lt;item&gt;3380&lt;/item&gt;&lt;item&gt;3381&lt;/item&gt;&lt;item&gt;3382&lt;/item&gt;&lt;item&gt;3383&lt;/item&gt;&lt;item&gt;3384&lt;/item&gt;&lt;item&gt;3385&lt;/item&gt;&lt;item&gt;3386&lt;/item&gt;&lt;item&gt;3387&lt;/item&gt;&lt;item&gt;3388&lt;/item&gt;&lt;item&gt;3389&lt;/item&gt;&lt;item&gt;3391&lt;/item&gt;&lt;item&gt;3392&lt;/item&gt;&lt;item&gt;3394&lt;/item&gt;&lt;item&gt;3396&lt;/item&gt;&lt;item&gt;3397&lt;/item&gt;&lt;item&gt;3398&lt;/item&gt;&lt;item&gt;3399&lt;/item&gt;&lt;item&gt;3400&lt;/item&gt;&lt;item&gt;3401&lt;/item&gt;&lt;item&gt;3402&lt;/item&gt;&lt;item&gt;3905&lt;/item&gt;&lt;item&gt;3906&lt;/item&gt;&lt;item&gt;3907&lt;/item&gt;&lt;item&gt;3908&lt;/item&gt;&lt;item&gt;3909&lt;/item&gt;&lt;item&gt;3910&lt;/item&gt;&lt;item&gt;3911&lt;/item&gt;&lt;item&gt;3912&lt;/item&gt;&lt;item&gt;3913&lt;/item&gt;&lt;item&gt;3914&lt;/item&gt;&lt;item&gt;3915&lt;/item&gt;&lt;item&gt;3922&lt;/item&gt;&lt;item&gt;3923&lt;/item&gt;&lt;item&gt;10665&lt;/item&gt;&lt;item&gt;32210&lt;/item&gt;&lt;item&gt;32480&lt;/item&gt;&lt;item&gt;32933&lt;/item&gt;&lt;item&gt;32935&lt;/item&gt;&lt;item&gt;32936&lt;/item&gt;&lt;item&gt;32937&lt;/item&gt;&lt;item&gt;32938&lt;/item&gt;&lt;item&gt;32942&lt;/item&gt;&lt;item&gt;32943&lt;/item&gt;&lt;item&gt;32944&lt;/item&gt;&lt;item&gt;32945&lt;/item&gt;&lt;item&gt;32947&lt;/item&gt;&lt;item&gt;32948&lt;/item&gt;&lt;item&gt;32949&lt;/item&gt;&lt;item&gt;32950&lt;/item&gt;&lt;item&gt;32951&lt;/item&gt;&lt;item&gt;32956&lt;/item&gt;&lt;item&gt;32957&lt;/item&gt;&lt;item&gt;32958&lt;/item&gt;&lt;item&gt;32960&lt;/item&gt;&lt;item&gt;32961&lt;/item&gt;&lt;item&gt;32962&lt;/item&gt;&lt;item&gt;32963&lt;/item&gt;&lt;item&gt;32964&lt;/item&gt;&lt;item&gt;32965&lt;/item&gt;&lt;item&gt;32966&lt;/item&gt;&lt;item&gt;32967&lt;/item&gt;&lt;item&gt;32968&lt;/item&gt;&lt;item&gt;32969&lt;/item&gt;&lt;item&gt;32970&lt;/item&gt;&lt;item&gt;32971&lt;/item&gt;&lt;item&gt;32972&lt;/item&gt;&lt;item&gt;32974&lt;/item&gt;&lt;item&gt;32975&lt;/item&gt;&lt;item&gt;32976&lt;/item&gt;&lt;item&gt;32977&lt;/item&gt;&lt;item&gt;32978&lt;/item&gt;&lt;item&gt;32979&lt;/item&gt;&lt;item&gt;32980&lt;/item&gt;&lt;item&gt;32981&lt;/item&gt;&lt;item&gt;32982&lt;/item&gt;&lt;item&gt;32983&lt;/item&gt;&lt;item&gt;32984&lt;/item&gt;&lt;item&gt;32985&lt;/item&gt;&lt;item&gt;32987&lt;/item&gt;&lt;item&gt;32988&lt;/item&gt;&lt;item&gt;32989&lt;/item&gt;&lt;item&gt;32990&lt;/item&gt;&lt;item&gt;32991&lt;/item&gt;&lt;item&gt;32992&lt;/item&gt;&lt;item&gt;32996&lt;/item&gt;&lt;item&gt;32997&lt;/item&gt;&lt;item&gt;32999&lt;/item&gt;&lt;item&gt;33000&lt;/item&gt;&lt;item&gt;33450&lt;/item&gt;&lt;item&gt;33983&lt;/item&gt;&lt;item&gt;33984&lt;/item&gt;&lt;item&gt;33985&lt;/item&gt;&lt;item&gt;33986&lt;/item&gt;&lt;item&gt;33987&lt;/item&gt;&lt;/record-ids&gt;&lt;/item&gt;&lt;/Libraries&gt;"/>
  </w:docVars>
  <w:rsids>
    <w:rsidRoot w:val="00E93361"/>
    <w:rsid w:val="000B7EF5"/>
    <w:rsid w:val="003A4D14"/>
    <w:rsid w:val="004E0899"/>
    <w:rsid w:val="004F405E"/>
    <w:rsid w:val="00580720"/>
    <w:rsid w:val="005D60DC"/>
    <w:rsid w:val="009473B4"/>
    <w:rsid w:val="00AD4678"/>
    <w:rsid w:val="00B36ABD"/>
    <w:rsid w:val="00B61B9D"/>
    <w:rsid w:val="00C1308D"/>
    <w:rsid w:val="00C355AF"/>
    <w:rsid w:val="00E76C59"/>
    <w:rsid w:val="00E9336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361"/>
    <w:rPr>
      <w:rFonts w:eastAsiaTheme="minorEastAsia"/>
      <w:lang w:eastAsia="en-GB"/>
    </w:rPr>
  </w:style>
  <w:style w:type="paragraph" w:styleId="Heading1">
    <w:name w:val="heading 1"/>
    <w:basedOn w:val="Normal"/>
    <w:link w:val="Heading1Char"/>
    <w:uiPriority w:val="9"/>
    <w:qFormat/>
    <w:rsid w:val="00E9336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361"/>
    <w:rPr>
      <w:rFonts w:ascii="Times New Roman" w:eastAsia="Times New Roman" w:hAnsi="Times New Roman" w:cs="Times New Roman"/>
      <w:b/>
      <w:bCs/>
      <w:kern w:val="36"/>
      <w:sz w:val="48"/>
      <w:szCs w:val="48"/>
      <w:lang w:eastAsia="en-GB"/>
    </w:rPr>
  </w:style>
  <w:style w:type="table" w:styleId="TableGrid">
    <w:name w:val="Table Grid"/>
    <w:basedOn w:val="TableNormal"/>
    <w:uiPriority w:val="59"/>
    <w:rsid w:val="00E93361"/>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93361"/>
    <w:pPr>
      <w:ind w:left="720"/>
      <w:contextualSpacing/>
    </w:pPr>
  </w:style>
  <w:style w:type="character" w:styleId="CommentReference">
    <w:name w:val="annotation reference"/>
    <w:basedOn w:val="DefaultParagraphFont"/>
    <w:uiPriority w:val="99"/>
    <w:semiHidden/>
    <w:unhideWhenUsed/>
    <w:rsid w:val="00E93361"/>
    <w:rPr>
      <w:sz w:val="16"/>
      <w:szCs w:val="16"/>
    </w:rPr>
  </w:style>
  <w:style w:type="paragraph" w:styleId="CommentText">
    <w:name w:val="annotation text"/>
    <w:basedOn w:val="Normal"/>
    <w:link w:val="CommentTextChar"/>
    <w:uiPriority w:val="99"/>
    <w:unhideWhenUsed/>
    <w:rsid w:val="00E93361"/>
    <w:pPr>
      <w:spacing w:line="240" w:lineRule="auto"/>
    </w:pPr>
    <w:rPr>
      <w:sz w:val="20"/>
      <w:szCs w:val="20"/>
    </w:rPr>
  </w:style>
  <w:style w:type="character" w:customStyle="1" w:styleId="CommentTextChar">
    <w:name w:val="Comment Text Char"/>
    <w:basedOn w:val="DefaultParagraphFont"/>
    <w:link w:val="CommentText"/>
    <w:uiPriority w:val="99"/>
    <w:rsid w:val="00E93361"/>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E93361"/>
    <w:rPr>
      <w:b/>
      <w:bCs/>
    </w:rPr>
  </w:style>
  <w:style w:type="character" w:customStyle="1" w:styleId="CommentSubjectChar">
    <w:name w:val="Comment Subject Char"/>
    <w:basedOn w:val="CommentTextChar"/>
    <w:link w:val="CommentSubject"/>
    <w:uiPriority w:val="99"/>
    <w:semiHidden/>
    <w:rsid w:val="00E93361"/>
    <w:rPr>
      <w:b/>
      <w:bCs/>
    </w:rPr>
  </w:style>
  <w:style w:type="paragraph" w:styleId="BalloonText">
    <w:name w:val="Balloon Text"/>
    <w:basedOn w:val="Normal"/>
    <w:link w:val="BalloonTextChar"/>
    <w:uiPriority w:val="99"/>
    <w:semiHidden/>
    <w:unhideWhenUsed/>
    <w:rsid w:val="00E933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361"/>
    <w:rPr>
      <w:rFonts w:ascii="Tahoma" w:eastAsiaTheme="minorEastAsia" w:hAnsi="Tahoma" w:cs="Tahoma"/>
      <w:sz w:val="16"/>
      <w:szCs w:val="16"/>
      <w:lang w:eastAsia="en-GB"/>
    </w:rPr>
  </w:style>
  <w:style w:type="paragraph" w:styleId="Header">
    <w:name w:val="header"/>
    <w:basedOn w:val="Normal"/>
    <w:link w:val="HeaderChar"/>
    <w:uiPriority w:val="99"/>
    <w:unhideWhenUsed/>
    <w:rsid w:val="00E933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361"/>
    <w:rPr>
      <w:rFonts w:eastAsiaTheme="minorEastAsia"/>
      <w:lang w:eastAsia="en-GB"/>
    </w:rPr>
  </w:style>
  <w:style w:type="paragraph" w:styleId="Footer">
    <w:name w:val="footer"/>
    <w:basedOn w:val="Normal"/>
    <w:link w:val="FooterChar"/>
    <w:uiPriority w:val="99"/>
    <w:unhideWhenUsed/>
    <w:rsid w:val="00E933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361"/>
    <w:rPr>
      <w:rFonts w:eastAsiaTheme="minorEastAsia"/>
      <w:lang w:eastAsia="en-GB"/>
    </w:rPr>
  </w:style>
  <w:style w:type="character" w:customStyle="1" w:styleId="hps">
    <w:name w:val="hps"/>
    <w:basedOn w:val="DefaultParagraphFont"/>
    <w:rsid w:val="00E93361"/>
  </w:style>
  <w:style w:type="character" w:styleId="Hyperlink">
    <w:name w:val="Hyperlink"/>
    <w:basedOn w:val="DefaultParagraphFont"/>
    <w:unhideWhenUsed/>
    <w:rsid w:val="00E93361"/>
    <w:rPr>
      <w:color w:val="0000FF"/>
      <w:u w:val="single"/>
    </w:rPr>
  </w:style>
  <w:style w:type="paragraph" w:customStyle="1" w:styleId="standard">
    <w:name w:val="standard"/>
    <w:basedOn w:val="Normal"/>
    <w:rsid w:val="00E9336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93361"/>
    <w:pPr>
      <w:spacing w:after="0"/>
      <w:jc w:val="center"/>
    </w:pPr>
    <w:rPr>
      <w:rFonts w:ascii="Calibri" w:hAnsi="Calibri" w:cs="Calibri"/>
      <w:noProof/>
      <w:lang w:val="pl-PL"/>
    </w:rPr>
  </w:style>
  <w:style w:type="character" w:customStyle="1" w:styleId="EndNoteBibliographyTitleChar">
    <w:name w:val="EndNote Bibliography Title Char"/>
    <w:basedOn w:val="DefaultParagraphFont"/>
    <w:link w:val="EndNoteBibliographyTitle"/>
    <w:rsid w:val="00E93361"/>
    <w:rPr>
      <w:rFonts w:ascii="Calibri" w:eastAsiaTheme="minorEastAsia" w:hAnsi="Calibri" w:cs="Calibri"/>
      <w:noProof/>
      <w:lang w:val="pl-PL" w:eastAsia="en-GB"/>
    </w:rPr>
  </w:style>
  <w:style w:type="paragraph" w:customStyle="1" w:styleId="EndNoteBibliography">
    <w:name w:val="EndNote Bibliography"/>
    <w:basedOn w:val="Normal"/>
    <w:link w:val="EndNoteBibliographyChar"/>
    <w:rsid w:val="00E93361"/>
    <w:pPr>
      <w:spacing w:line="240" w:lineRule="auto"/>
    </w:pPr>
    <w:rPr>
      <w:rFonts w:ascii="Calibri" w:hAnsi="Calibri" w:cs="Calibri"/>
      <w:noProof/>
      <w:lang w:val="pl-PL"/>
    </w:rPr>
  </w:style>
  <w:style w:type="character" w:customStyle="1" w:styleId="EndNoteBibliographyChar">
    <w:name w:val="EndNote Bibliography Char"/>
    <w:basedOn w:val="DefaultParagraphFont"/>
    <w:link w:val="EndNoteBibliography"/>
    <w:rsid w:val="00E93361"/>
    <w:rPr>
      <w:rFonts w:ascii="Calibri" w:eastAsiaTheme="minorEastAsia" w:hAnsi="Calibri" w:cs="Calibri"/>
      <w:noProof/>
      <w:lang w:val="pl-PL" w:eastAsia="en-GB"/>
    </w:rPr>
  </w:style>
  <w:style w:type="character" w:styleId="Emphasis">
    <w:name w:val="Emphasis"/>
    <w:basedOn w:val="DefaultParagraphFont"/>
    <w:uiPriority w:val="20"/>
    <w:qFormat/>
    <w:rsid w:val="00E93361"/>
    <w:rPr>
      <w:i/>
      <w:iCs/>
    </w:rPr>
  </w:style>
  <w:style w:type="paragraph" w:styleId="NormalWeb">
    <w:name w:val="Normal (Web)"/>
    <w:basedOn w:val="Normal"/>
    <w:uiPriority w:val="99"/>
    <w:unhideWhenUsed/>
    <w:rsid w:val="00E9336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29</Pages>
  <Words>8624</Words>
  <Characters>4916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koechlina</cp:lastModifiedBy>
  <cp:revision>8</cp:revision>
  <dcterms:created xsi:type="dcterms:W3CDTF">2016-07-28T10:11:00Z</dcterms:created>
  <dcterms:modified xsi:type="dcterms:W3CDTF">2016-11-24T09:30:00Z</dcterms:modified>
</cp:coreProperties>
</file>